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472002" w14:textId="77777777" w:rsidR="003054C9" w:rsidRDefault="003054C9" w:rsidP="003054C9">
      <w:pPr>
        <w:pStyle w:val="Heading1"/>
        <w:spacing w:line="480" w:lineRule="auto"/>
        <w:ind w:left="0"/>
        <w:jc w:val="center"/>
      </w:pPr>
      <w:r>
        <w:t>BAB V</w:t>
      </w:r>
    </w:p>
    <w:p w14:paraId="78A3C8EC" w14:textId="77777777" w:rsidR="003054C9" w:rsidRPr="005A2525" w:rsidRDefault="003054C9" w:rsidP="003054C9">
      <w:pPr>
        <w:pStyle w:val="Heading1"/>
        <w:spacing w:line="480" w:lineRule="auto"/>
        <w:ind w:left="0"/>
        <w:jc w:val="center"/>
      </w:pPr>
      <w:r>
        <w:t>PENUTUP</w:t>
      </w:r>
    </w:p>
    <w:p w14:paraId="3E600650" w14:textId="77777777" w:rsidR="003054C9" w:rsidRPr="005A2525" w:rsidRDefault="003054C9" w:rsidP="003054C9">
      <w:pPr>
        <w:pStyle w:val="Heading2"/>
        <w:keepNext w:val="0"/>
        <w:keepLines w:val="0"/>
        <w:numPr>
          <w:ilvl w:val="0"/>
          <w:numId w:val="110"/>
        </w:numPr>
        <w:spacing w:before="0" w:after="200"/>
        <w:ind w:left="284" w:hanging="284"/>
        <w:contextualSpacing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61858615"/>
      <w:r w:rsidRPr="005A2525">
        <w:rPr>
          <w:rFonts w:ascii="Times New Roman" w:hAnsi="Times New Roman" w:cs="Times New Roman"/>
          <w:b/>
          <w:bCs/>
          <w:color w:val="auto"/>
          <w:sz w:val="24"/>
          <w:szCs w:val="24"/>
        </w:rPr>
        <w:t>Simpulan</w:t>
      </w:r>
      <w:bookmarkEnd w:id="0"/>
      <w:r w:rsidRPr="005A252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04DEF937" w14:textId="77777777" w:rsidR="003054C9" w:rsidRPr="00855528" w:rsidRDefault="003054C9" w:rsidP="003054C9">
      <w:pPr>
        <w:rPr>
          <w:b/>
          <w:bCs/>
        </w:rPr>
      </w:pPr>
      <w:r w:rsidRPr="00F37A4B">
        <w:t>Berdasarkan</w:t>
      </w:r>
      <w:r w:rsidRPr="00855528">
        <w:t xml:space="preserve"> hasil penelitian dan pembahasan maka peniliti dapat menarik kesimpulan, bahwa terjadi peningkatan </w:t>
      </w:r>
      <w:r>
        <w:t xml:space="preserve">hasil belajar matematika </w:t>
      </w:r>
      <w:r w:rsidRPr="00855528">
        <w:t xml:space="preserve">siswa pada pembelajaran matematika siswa kelas V dari siklus I ke siklus II dengan menggunakan model </w:t>
      </w:r>
      <w:r>
        <w:rPr>
          <w:i/>
        </w:rPr>
        <w:t>Problem Based Learning</w:t>
      </w:r>
      <w:r w:rsidRPr="00855528">
        <w:t xml:space="preserve"> (</w:t>
      </w:r>
      <w:r>
        <w:t>PBL</w:t>
      </w:r>
      <w:r w:rsidRPr="00855528">
        <w:t>) di SD</w:t>
      </w:r>
      <w:r>
        <w:t xml:space="preserve"> </w:t>
      </w:r>
      <w:r w:rsidRPr="00855528">
        <w:t>N</w:t>
      </w:r>
      <w:r>
        <w:t>egeri</w:t>
      </w:r>
      <w:r w:rsidRPr="00855528">
        <w:t xml:space="preserve"> 04 </w:t>
      </w:r>
      <w:r>
        <w:t>Talang Maur</w:t>
      </w:r>
      <w:r w:rsidRPr="00855528">
        <w:t>. Hal ini dapat dilihat</w:t>
      </w:r>
      <w:r>
        <w:t xml:space="preserve"> dari</w:t>
      </w:r>
      <w:r w:rsidRPr="00855528">
        <w:t xml:space="preserve"> persentase skor indikator kemampuan </w:t>
      </w:r>
      <w:r>
        <w:t>hasil belajar matematika</w:t>
      </w:r>
      <w:r w:rsidRPr="00855528">
        <w:t xml:space="preserve"> siswa yakni kemampuan </w:t>
      </w:r>
      <w:r>
        <w:t>hasil belajar matematika</w:t>
      </w:r>
      <w:r w:rsidRPr="00855528">
        <w:t xml:space="preserve"> siswa dalam menjawab lembar tes akhir siklus meningkat dari </w:t>
      </w:r>
      <w:r>
        <w:t xml:space="preserve">rata-rata </w:t>
      </w:r>
      <w:r w:rsidRPr="00855528">
        <w:t xml:space="preserve">persentase </w:t>
      </w:r>
      <w:r>
        <w:t>7</w:t>
      </w:r>
      <w:r w:rsidRPr="00855528">
        <w:t>4% siswa yang memenuhi indi</w:t>
      </w:r>
      <w:r>
        <w:t>kator hasil belajar matematika</w:t>
      </w:r>
      <w:r w:rsidRPr="00855528">
        <w:t xml:space="preserve"> pada siklus I meningkat menjadi </w:t>
      </w:r>
      <w:r>
        <w:t>90</w:t>
      </w:r>
      <w:r w:rsidRPr="00855528">
        <w:t>%</w:t>
      </w:r>
      <w:r>
        <w:t xml:space="preserve"> pada siklus II</w:t>
      </w:r>
      <w:r w:rsidRPr="00855528">
        <w:t>.</w:t>
      </w:r>
    </w:p>
    <w:p w14:paraId="790B77C3" w14:textId="77777777" w:rsidR="003054C9" w:rsidRDefault="003054C9" w:rsidP="003054C9">
      <w:pPr>
        <w:pStyle w:val="Heading2"/>
        <w:keepNext w:val="0"/>
        <w:keepLines w:val="0"/>
        <w:numPr>
          <w:ilvl w:val="0"/>
          <w:numId w:val="110"/>
        </w:numPr>
        <w:spacing w:before="0" w:after="200"/>
        <w:ind w:left="284" w:hanging="284"/>
        <w:contextualSpacing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" w:name="_Toc161858616"/>
      <w:r w:rsidRPr="00855528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1"/>
      <w:r w:rsidRPr="00855528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47FE6A4D" w14:textId="77777777" w:rsidR="003054C9" w:rsidRDefault="003054C9" w:rsidP="003054C9">
      <w:pPr>
        <w:spacing w:after="0"/>
      </w:pPr>
      <w:r w:rsidRPr="00F37A4B">
        <w:t>Berdasarkan</w:t>
      </w:r>
      <w:r w:rsidRPr="00855528">
        <w:t xml:space="preserve"> dengan hasil penelitian yang diperoleh, maka disarankan dalam pelaksanaan pembelajaran dengan model</w:t>
      </w:r>
      <w:r w:rsidRPr="00855528">
        <w:rPr>
          <w:i/>
        </w:rPr>
        <w:t xml:space="preserve"> Problem </w:t>
      </w:r>
      <w:r>
        <w:rPr>
          <w:i/>
        </w:rPr>
        <w:t>Based Learning</w:t>
      </w:r>
      <w:r w:rsidRPr="00855528">
        <w:t xml:space="preserve"> (</w:t>
      </w:r>
      <w:r>
        <w:t>PBL</w:t>
      </w:r>
      <w:r w:rsidRPr="00855528">
        <w:t xml:space="preserve">) sebagai beikut: </w:t>
      </w:r>
    </w:p>
    <w:p w14:paraId="0640EC8F" w14:textId="77777777" w:rsidR="003054C9" w:rsidRPr="00F37A4B" w:rsidRDefault="003054C9" w:rsidP="003054C9">
      <w:pPr>
        <w:pStyle w:val="ListParagraph"/>
        <w:numPr>
          <w:ilvl w:val="0"/>
          <w:numId w:val="116"/>
        </w:numPr>
      </w:pPr>
      <w:r w:rsidRPr="00F37A4B">
        <w:t xml:space="preserve">Bagi siswa, agar lebih memperhatikan pelaksanaan model Problem Based Learning (PBL) dan indikator kemampuan hasil belajar untuk meningkatkan kemampuan hasil belajar matematika siswa. </w:t>
      </w:r>
    </w:p>
    <w:p w14:paraId="03BFE299" w14:textId="77777777" w:rsidR="003054C9" w:rsidRPr="00F37A4B" w:rsidRDefault="003054C9" w:rsidP="003054C9">
      <w:pPr>
        <w:pStyle w:val="ListParagraph"/>
        <w:numPr>
          <w:ilvl w:val="0"/>
          <w:numId w:val="116"/>
        </w:numPr>
      </w:pPr>
      <w:r w:rsidRPr="00F37A4B">
        <w:t xml:space="preserve">Bagi guru, dapat melaksanakan proses pembelajaran Matematika dengan model Problem Based Learning (PBL) dengan lebih baik lagi agar dapat meningkatkan </w:t>
      </w:r>
      <w:r w:rsidRPr="00F37A4B">
        <w:lastRenderedPageBreak/>
        <w:t xml:space="preserve">kemampuan hasil belajar matematika siswa dalam proses pembelajaran matematika </w:t>
      </w:r>
    </w:p>
    <w:p w14:paraId="7364C758" w14:textId="77777777" w:rsidR="003054C9" w:rsidRPr="00F37A4B" w:rsidRDefault="003054C9" w:rsidP="003054C9">
      <w:pPr>
        <w:pStyle w:val="ListParagraph"/>
        <w:numPr>
          <w:ilvl w:val="0"/>
          <w:numId w:val="116"/>
        </w:numPr>
      </w:pPr>
      <w:r w:rsidRPr="00505C02">
        <w:rPr>
          <w:lang w:val="fi-FI"/>
        </w:rPr>
        <w:t xml:space="preserve">Bagi peneliti selanjutnya, diharapkan dapat menjadikan hasil penelitian ini sebagai referensi untuk melakukan penelitian. </w:t>
      </w:r>
      <w:r w:rsidRPr="00F37A4B">
        <w:t>Agar pelaksanaan model Problem Based Learning (PBL) dapat meningkatkan aspek-aspek belajar lainnya.</w:t>
      </w:r>
    </w:p>
    <w:p w14:paraId="7C406AE9" w14:textId="77777777" w:rsidR="003054C9" w:rsidRDefault="003054C9" w:rsidP="003054C9">
      <w:pPr>
        <w:pStyle w:val="Heading1"/>
        <w:spacing w:after="240" w:line="480" w:lineRule="auto"/>
        <w:ind w:left="0"/>
        <w:jc w:val="center"/>
        <w:sectPr w:rsidR="003054C9" w:rsidSect="004339C5">
          <w:headerReference w:type="even" r:id="rId8"/>
          <w:headerReference w:type="default" r:id="rId9"/>
          <w:headerReference w:type="first" r:id="rId10"/>
          <w:pgSz w:w="11910" w:h="16840" w:code="9"/>
          <w:pgMar w:top="2268" w:right="1701" w:bottom="1701" w:left="2268" w:header="568" w:footer="720" w:gutter="0"/>
          <w:cols w:space="720"/>
          <w:titlePg/>
          <w:docGrid w:linePitch="326"/>
        </w:sectPr>
      </w:pPr>
    </w:p>
    <w:p w14:paraId="4E5254DF" w14:textId="77777777" w:rsidR="003054C9" w:rsidRPr="00505C02" w:rsidRDefault="003054C9" w:rsidP="003054C9">
      <w:pPr>
        <w:pStyle w:val="Heading1"/>
        <w:spacing w:line="480" w:lineRule="auto"/>
        <w:ind w:left="0"/>
        <w:jc w:val="center"/>
        <w:rPr>
          <w:lang w:val="fi-FI"/>
        </w:rPr>
      </w:pPr>
      <w:r w:rsidRPr="00505C02">
        <w:rPr>
          <w:lang w:val="fi-FI"/>
        </w:rPr>
        <w:lastRenderedPageBreak/>
        <w:t>DAFTAR PUSTAKA</w:t>
      </w:r>
    </w:p>
    <w:p w14:paraId="478EBBF7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>
        <w:fldChar w:fldCharType="begin" w:fldLock="1"/>
      </w:r>
      <w:r w:rsidRPr="00505C02">
        <w:rPr>
          <w:lang w:val="fi-FI"/>
        </w:rPr>
        <w:instrText xml:space="preserve">ADDIN Mendeley Bibliography CSL_BIBLIOGRAPHY </w:instrText>
      </w:r>
      <w:r>
        <w:fldChar w:fldCharType="separate"/>
      </w:r>
      <w:r w:rsidRPr="00505C02">
        <w:rPr>
          <w:rFonts w:cs="Times New Roman"/>
          <w:noProof/>
          <w:szCs w:val="24"/>
          <w:lang w:val="fi-FI"/>
        </w:rPr>
        <w:t xml:space="preserve">Ahmad, M. (2022). </w:t>
      </w:r>
      <w:r w:rsidRPr="00505C02">
        <w:rPr>
          <w:rFonts w:cs="Times New Roman"/>
          <w:i/>
          <w:iCs/>
          <w:noProof/>
          <w:szCs w:val="24"/>
          <w:lang w:val="fi-FI"/>
        </w:rPr>
        <w:t>Pendidikan matematika realistik untuk membelajarkan kreativitas dan komunikasi matematika</w:t>
      </w:r>
      <w:r w:rsidRPr="00505C02">
        <w:rPr>
          <w:rFonts w:cs="Times New Roman"/>
          <w:noProof/>
          <w:szCs w:val="24"/>
          <w:lang w:val="fi-FI"/>
        </w:rPr>
        <w:t xml:space="preserve">. </w:t>
      </w:r>
      <w:r w:rsidRPr="00F37A4B">
        <w:rPr>
          <w:rFonts w:cs="Times New Roman"/>
          <w:noProof/>
          <w:szCs w:val="24"/>
        </w:rPr>
        <w:t>PT Nasya Expanding Management.</w:t>
      </w:r>
    </w:p>
    <w:p w14:paraId="49CDBB1C" w14:textId="77777777" w:rsidR="003054C9" w:rsidRPr="00505C02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  <w:lang w:val="fi-FI"/>
        </w:rPr>
      </w:pPr>
      <w:r w:rsidRPr="00F37A4B">
        <w:rPr>
          <w:rFonts w:cs="Times New Roman"/>
          <w:noProof/>
          <w:szCs w:val="24"/>
        </w:rPr>
        <w:t xml:space="preserve">Aprilia, N. P. (2023). </w:t>
      </w:r>
      <w:r w:rsidRPr="00F37A4B">
        <w:rPr>
          <w:rFonts w:cs="Times New Roman"/>
          <w:i/>
          <w:iCs/>
          <w:noProof/>
          <w:szCs w:val="24"/>
        </w:rPr>
        <w:t>Pembelajaran matematika sekolah dasar dengan model dan media inovatif</w:t>
      </w:r>
      <w:r w:rsidRPr="00F37A4B">
        <w:rPr>
          <w:rFonts w:cs="Times New Roman"/>
          <w:noProof/>
          <w:szCs w:val="24"/>
        </w:rPr>
        <w:t xml:space="preserve">. </w:t>
      </w:r>
      <w:r w:rsidRPr="00505C02">
        <w:rPr>
          <w:rFonts w:cs="Times New Roman"/>
          <w:noProof/>
          <w:szCs w:val="24"/>
          <w:lang w:val="fi-FI"/>
        </w:rPr>
        <w:t>Cahya Ghani Recovery.</w:t>
      </w:r>
    </w:p>
    <w:p w14:paraId="74900CD7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505C02">
        <w:rPr>
          <w:rFonts w:cs="Times New Roman"/>
          <w:noProof/>
          <w:szCs w:val="24"/>
          <w:lang w:val="fi-FI"/>
        </w:rPr>
        <w:t xml:space="preserve">Aqib  M., Z. and C. (2018). </w:t>
      </w:r>
      <w:r w:rsidRPr="00505C02">
        <w:rPr>
          <w:rFonts w:cs="Times New Roman"/>
          <w:i/>
          <w:iCs/>
          <w:noProof/>
          <w:szCs w:val="24"/>
          <w:lang w:val="fi-FI"/>
        </w:rPr>
        <w:t>Teori dan aplikasi penelitian tindakan kelas (PTK)</w:t>
      </w:r>
      <w:r w:rsidRPr="00505C02">
        <w:rPr>
          <w:rFonts w:cs="Times New Roman"/>
          <w:noProof/>
          <w:szCs w:val="24"/>
          <w:lang w:val="fi-FI"/>
        </w:rPr>
        <w:t xml:space="preserve">. </w:t>
      </w:r>
      <w:r w:rsidRPr="00F37A4B">
        <w:rPr>
          <w:rFonts w:cs="Times New Roman"/>
          <w:noProof/>
          <w:szCs w:val="24"/>
        </w:rPr>
        <w:t>Yrama Widya.</w:t>
      </w:r>
    </w:p>
    <w:p w14:paraId="554994FB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Arends, R. I. (2019). </w:t>
      </w:r>
      <w:r w:rsidRPr="00F37A4B">
        <w:rPr>
          <w:rFonts w:cs="Times New Roman"/>
          <w:i/>
          <w:iCs/>
          <w:noProof/>
          <w:szCs w:val="24"/>
        </w:rPr>
        <w:t>Learning to teach</w:t>
      </w:r>
      <w:r w:rsidRPr="00F37A4B">
        <w:rPr>
          <w:rFonts w:cs="Times New Roman"/>
          <w:noProof/>
          <w:szCs w:val="24"/>
        </w:rPr>
        <w:t xml:space="preserve"> (11th ed.). McGraw-Hill Education.</w:t>
      </w:r>
    </w:p>
    <w:p w14:paraId="02E54B36" w14:textId="77777777" w:rsidR="003054C9" w:rsidRPr="00505C02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  <w:lang w:val="fi-FI"/>
        </w:rPr>
      </w:pPr>
      <w:r w:rsidRPr="00F37A4B">
        <w:rPr>
          <w:rFonts w:cs="Times New Roman"/>
          <w:noProof/>
          <w:szCs w:val="24"/>
        </w:rPr>
        <w:t xml:space="preserve">Ariani, Y. (2020). </w:t>
      </w:r>
      <w:r w:rsidRPr="00505C02">
        <w:rPr>
          <w:rFonts w:cs="Times New Roman"/>
          <w:i/>
          <w:iCs/>
          <w:noProof/>
          <w:szCs w:val="24"/>
          <w:lang w:val="fi-FI"/>
        </w:rPr>
        <w:t>Model pembelajaran inovatif untuk pembelajaran matematika di kelas IV sekolah dasar</w:t>
      </w:r>
      <w:r w:rsidRPr="00505C02">
        <w:rPr>
          <w:rFonts w:cs="Times New Roman"/>
          <w:noProof/>
          <w:szCs w:val="24"/>
          <w:lang w:val="fi-FI"/>
        </w:rPr>
        <w:t>. CV. Budi Utama.</w:t>
      </w:r>
    </w:p>
    <w:p w14:paraId="31830AEB" w14:textId="77777777" w:rsidR="003054C9" w:rsidRPr="00505C02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  <w:lang w:val="fi-FI"/>
        </w:rPr>
      </w:pPr>
      <w:r w:rsidRPr="00505C02">
        <w:rPr>
          <w:rFonts w:cs="Times New Roman"/>
          <w:noProof/>
          <w:szCs w:val="24"/>
          <w:lang w:val="fi-FI"/>
        </w:rPr>
        <w:t xml:space="preserve">Arikunto, &amp; Suharsimi. (2017). </w:t>
      </w:r>
      <w:r w:rsidRPr="00505C02">
        <w:rPr>
          <w:rFonts w:cs="Times New Roman"/>
          <w:i/>
          <w:iCs/>
          <w:noProof/>
          <w:szCs w:val="24"/>
          <w:lang w:val="fi-FI"/>
        </w:rPr>
        <w:t>Penelitian Tindak Kelas</w:t>
      </w:r>
      <w:r w:rsidRPr="00505C02">
        <w:rPr>
          <w:rFonts w:cs="Times New Roman"/>
          <w:noProof/>
          <w:szCs w:val="24"/>
          <w:lang w:val="fi-FI"/>
        </w:rPr>
        <w:t>.</w:t>
      </w:r>
    </w:p>
    <w:p w14:paraId="0B46AAF9" w14:textId="77777777" w:rsidR="003054C9" w:rsidRPr="00505C02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  <w:lang w:val="fi-FI"/>
        </w:rPr>
      </w:pPr>
      <w:r w:rsidRPr="00505C02">
        <w:rPr>
          <w:rFonts w:cs="Times New Roman"/>
          <w:noProof/>
          <w:szCs w:val="24"/>
          <w:lang w:val="fi-FI"/>
        </w:rPr>
        <w:t xml:space="preserve">Dimyati, &amp; Mudjiono. (2013). </w:t>
      </w:r>
      <w:r w:rsidRPr="00505C02">
        <w:rPr>
          <w:rFonts w:cs="Times New Roman"/>
          <w:i/>
          <w:iCs/>
          <w:noProof/>
          <w:szCs w:val="24"/>
          <w:lang w:val="fi-FI"/>
        </w:rPr>
        <w:t>belajar &amp; Pembelajaran</w:t>
      </w:r>
      <w:r w:rsidRPr="00505C02">
        <w:rPr>
          <w:rFonts w:cs="Times New Roman"/>
          <w:noProof/>
          <w:szCs w:val="24"/>
          <w:lang w:val="fi-FI"/>
        </w:rPr>
        <w:t>.</w:t>
      </w:r>
    </w:p>
    <w:p w14:paraId="3119D585" w14:textId="77777777" w:rsidR="003054C9" w:rsidRPr="00505C02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  <w:lang w:val="fi-FI"/>
        </w:rPr>
      </w:pPr>
      <w:r w:rsidRPr="00505C02">
        <w:rPr>
          <w:rFonts w:cs="Times New Roman"/>
          <w:noProof/>
          <w:szCs w:val="24"/>
          <w:lang w:val="fi-FI"/>
        </w:rPr>
        <w:t xml:space="preserve">Diron, E. (2011). </w:t>
      </w:r>
      <w:r w:rsidRPr="00505C02">
        <w:rPr>
          <w:rFonts w:cs="Times New Roman"/>
          <w:i/>
          <w:iCs/>
          <w:noProof/>
          <w:szCs w:val="24"/>
          <w:lang w:val="fi-FI"/>
        </w:rPr>
        <w:t>Pengaruh media animasi komputer terhadap hasil belajar siswa pada mata pelajaran matematika</w:t>
      </w:r>
      <w:r w:rsidRPr="00505C02">
        <w:rPr>
          <w:rFonts w:cs="Times New Roman"/>
          <w:noProof/>
          <w:szCs w:val="24"/>
          <w:lang w:val="fi-FI"/>
        </w:rPr>
        <w:t xml:space="preserve">. </w:t>
      </w:r>
    </w:p>
    <w:p w14:paraId="47211899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505C02">
        <w:rPr>
          <w:rFonts w:cs="Times New Roman"/>
          <w:noProof/>
          <w:szCs w:val="24"/>
          <w:lang w:val="fi-FI"/>
        </w:rPr>
        <w:t xml:space="preserve">Fauziah, D. M., Bastian, N., Aulia, V., &amp; Ariyanti, N. (2023). </w:t>
      </w:r>
      <w:r w:rsidRPr="00F37A4B">
        <w:rPr>
          <w:rFonts w:cs="Times New Roman"/>
          <w:noProof/>
          <w:szCs w:val="24"/>
        </w:rPr>
        <w:t xml:space="preserve">Peningkatan hasil belajar peserta didik kelas V pada materi teks prosedur melalui model pembelajaran kooperatif tipe Teams Games Tournament (TGT). </w:t>
      </w:r>
      <w:r w:rsidRPr="00F37A4B">
        <w:rPr>
          <w:rFonts w:cs="Times New Roman"/>
          <w:i/>
          <w:iCs/>
          <w:noProof/>
          <w:szCs w:val="24"/>
        </w:rPr>
        <w:t>Jurnal Inovasi Pendidikan Dasar</w:t>
      </w:r>
      <w:r w:rsidRPr="00F37A4B">
        <w:rPr>
          <w:rFonts w:cs="Times New Roman"/>
          <w:noProof/>
          <w:szCs w:val="24"/>
        </w:rPr>
        <w:t xml:space="preserve">, </w:t>
      </w:r>
      <w:r w:rsidRPr="00F37A4B">
        <w:rPr>
          <w:rFonts w:cs="Times New Roman"/>
          <w:i/>
          <w:iCs/>
          <w:noProof/>
          <w:szCs w:val="24"/>
        </w:rPr>
        <w:t>4</w:t>
      </w:r>
      <w:r w:rsidRPr="00F37A4B">
        <w:rPr>
          <w:rFonts w:cs="Times New Roman"/>
          <w:noProof/>
          <w:szCs w:val="24"/>
        </w:rPr>
        <w:t xml:space="preserve">(1), 1–10. </w:t>
      </w:r>
    </w:p>
    <w:p w14:paraId="5BB971C8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Haerani, R., &amp; Jatiraga, R. (2020). Problem based learning for improving critical thinking and collaboration skills. </w:t>
      </w:r>
      <w:r w:rsidRPr="00F37A4B">
        <w:rPr>
          <w:rFonts w:cs="Times New Roman"/>
          <w:i/>
          <w:iCs/>
          <w:noProof/>
          <w:szCs w:val="24"/>
        </w:rPr>
        <w:t>PROJECT (Professional Journal of English Education)</w:t>
      </w:r>
      <w:r w:rsidRPr="00F37A4B">
        <w:rPr>
          <w:rFonts w:cs="Times New Roman"/>
          <w:noProof/>
          <w:szCs w:val="24"/>
        </w:rPr>
        <w:t xml:space="preserve">, </w:t>
      </w:r>
      <w:r w:rsidRPr="00F37A4B">
        <w:rPr>
          <w:rFonts w:cs="Times New Roman"/>
          <w:i/>
          <w:iCs/>
          <w:noProof/>
          <w:szCs w:val="24"/>
        </w:rPr>
        <w:t>3</w:t>
      </w:r>
      <w:r w:rsidRPr="00F37A4B">
        <w:rPr>
          <w:rFonts w:cs="Times New Roman"/>
          <w:noProof/>
          <w:szCs w:val="24"/>
        </w:rPr>
        <w:t>(5), 639–647. https://journal.ikipsiliwangi.ac.id/index.php/project/article/view/2697</w:t>
      </w:r>
    </w:p>
    <w:p w14:paraId="744EFB71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505C02">
        <w:rPr>
          <w:rFonts w:cs="Times New Roman"/>
          <w:noProof/>
          <w:szCs w:val="24"/>
          <w:lang w:val="fi-FI"/>
        </w:rPr>
        <w:t xml:space="preserve">Hariyanto, S. and. (2014). </w:t>
      </w:r>
      <w:r w:rsidRPr="00505C02">
        <w:rPr>
          <w:rFonts w:cs="Times New Roman"/>
          <w:i/>
          <w:iCs/>
          <w:noProof/>
          <w:szCs w:val="24"/>
          <w:lang w:val="fi-FI"/>
        </w:rPr>
        <w:t>Belajar dan pengajaran: Teori dan konsep dasar</w:t>
      </w:r>
      <w:r w:rsidRPr="00505C02">
        <w:rPr>
          <w:rFonts w:cs="Times New Roman"/>
          <w:noProof/>
          <w:szCs w:val="24"/>
          <w:lang w:val="fi-FI"/>
        </w:rPr>
        <w:t xml:space="preserve">. </w:t>
      </w:r>
      <w:r w:rsidRPr="00F37A4B">
        <w:rPr>
          <w:rFonts w:cs="Times New Roman"/>
          <w:noProof/>
          <w:szCs w:val="24"/>
        </w:rPr>
        <w:t>PT Remaja Rosdakarya.</w:t>
      </w:r>
    </w:p>
    <w:p w14:paraId="15110C93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Irfadhila  A. and Alim, A., D. and A. (2023). Peningkatan hasil belajar matematika </w:t>
      </w:r>
      <w:r w:rsidRPr="00F37A4B">
        <w:rPr>
          <w:rFonts w:cs="Times New Roman"/>
          <w:noProof/>
          <w:szCs w:val="24"/>
        </w:rPr>
        <w:lastRenderedPageBreak/>
        <w:t xml:space="preserve">melalui model pembelajaran problem based learning pada materi kubus dan balok kelas IV SD. </w:t>
      </w:r>
      <w:r w:rsidRPr="00F37A4B">
        <w:rPr>
          <w:rFonts w:cs="Times New Roman"/>
          <w:i/>
          <w:iCs/>
          <w:noProof/>
          <w:szCs w:val="24"/>
        </w:rPr>
        <w:t>Khatulistiwa: Jurnal Pendidikan Dan Sosial Humaniora</w:t>
      </w:r>
      <w:r w:rsidRPr="00F37A4B">
        <w:rPr>
          <w:rFonts w:cs="Times New Roman"/>
          <w:noProof/>
          <w:szCs w:val="24"/>
        </w:rPr>
        <w:t xml:space="preserve">, </w:t>
      </w:r>
      <w:r w:rsidRPr="00F37A4B">
        <w:rPr>
          <w:rFonts w:cs="Times New Roman"/>
          <w:i/>
          <w:iCs/>
          <w:noProof/>
          <w:szCs w:val="24"/>
        </w:rPr>
        <w:t>3</w:t>
      </w:r>
      <w:r w:rsidRPr="00F37A4B">
        <w:rPr>
          <w:rFonts w:cs="Times New Roman"/>
          <w:noProof/>
          <w:szCs w:val="24"/>
        </w:rPr>
        <w:t>(2), 208–220.</w:t>
      </w:r>
    </w:p>
    <w:p w14:paraId="4A1C13E1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Juanda, A. J. (2016). </w:t>
      </w:r>
      <w:r w:rsidRPr="00F37A4B">
        <w:rPr>
          <w:rFonts w:cs="Times New Roman"/>
          <w:i/>
          <w:iCs/>
          <w:noProof/>
          <w:szCs w:val="24"/>
        </w:rPr>
        <w:t>Penelitian tindakan kelas: Classroom action research</w:t>
      </w:r>
      <w:r w:rsidRPr="00F37A4B">
        <w:rPr>
          <w:rFonts w:cs="Times New Roman"/>
          <w:noProof/>
          <w:szCs w:val="24"/>
        </w:rPr>
        <w:t>. Alfabeta.</w:t>
      </w:r>
    </w:p>
    <w:p w14:paraId="32338C96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Listyaningsih  N. and Yuliasih, I. B., E. and N. (2023). Peningkatan hasil belajar melalui pendekatan Tarl model PBL dalam matematika kelas V SDN Bendan Ngisor. </w:t>
      </w:r>
      <w:r w:rsidRPr="00F37A4B">
        <w:rPr>
          <w:rFonts w:cs="Times New Roman"/>
          <w:i/>
          <w:iCs/>
          <w:noProof/>
          <w:szCs w:val="24"/>
        </w:rPr>
        <w:t>Madani: Jurnal Ilmiah Multidisiplin</w:t>
      </w:r>
      <w:r w:rsidRPr="00F37A4B">
        <w:rPr>
          <w:rFonts w:cs="Times New Roman"/>
          <w:noProof/>
          <w:szCs w:val="24"/>
        </w:rPr>
        <w:t xml:space="preserve">, </w:t>
      </w:r>
      <w:r w:rsidRPr="00F37A4B">
        <w:rPr>
          <w:rFonts w:cs="Times New Roman"/>
          <w:i/>
          <w:iCs/>
          <w:noProof/>
          <w:szCs w:val="24"/>
        </w:rPr>
        <w:t>1</w:t>
      </w:r>
      <w:r w:rsidRPr="00F37A4B">
        <w:rPr>
          <w:rFonts w:cs="Times New Roman"/>
          <w:noProof/>
          <w:szCs w:val="24"/>
        </w:rPr>
        <w:t>(6), 1–10.</w:t>
      </w:r>
    </w:p>
    <w:p w14:paraId="7EA514E7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Masrinah, E. N., Aripin, I., &amp; Gaffar, A. A. (2019). Problem based learning (PBL) untuk meningkatkan keterampilan berpikir kritis. </w:t>
      </w:r>
      <w:r w:rsidRPr="00F37A4B">
        <w:rPr>
          <w:rFonts w:cs="Times New Roman"/>
          <w:i/>
          <w:iCs/>
          <w:noProof/>
          <w:szCs w:val="24"/>
        </w:rPr>
        <w:t>Prosiding Seminar Nasional Pendidikan</w:t>
      </w:r>
      <w:r w:rsidRPr="00F37A4B">
        <w:rPr>
          <w:rFonts w:cs="Times New Roman"/>
          <w:noProof/>
          <w:szCs w:val="24"/>
        </w:rPr>
        <w:t xml:space="preserve">, </w:t>
      </w:r>
      <w:r w:rsidRPr="00F37A4B">
        <w:rPr>
          <w:rFonts w:cs="Times New Roman"/>
          <w:i/>
          <w:iCs/>
          <w:noProof/>
          <w:szCs w:val="24"/>
        </w:rPr>
        <w:t>7</w:t>
      </w:r>
      <w:r w:rsidRPr="00F37A4B">
        <w:rPr>
          <w:rFonts w:cs="Times New Roman"/>
          <w:noProof/>
          <w:szCs w:val="24"/>
        </w:rPr>
        <w:t>(1), 924–932.</w:t>
      </w:r>
    </w:p>
    <w:p w14:paraId="1E1FEDE3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Matematika, D. N. G. (2023). </w:t>
      </w:r>
      <w:r w:rsidRPr="00F37A4B">
        <w:rPr>
          <w:rFonts w:cs="Times New Roman"/>
          <w:i/>
          <w:iCs/>
          <w:noProof/>
          <w:szCs w:val="24"/>
        </w:rPr>
        <w:t>Standar kompetensi guru matematika Indonesia</w:t>
      </w:r>
      <w:r w:rsidRPr="00F37A4B">
        <w:rPr>
          <w:rFonts w:cs="Times New Roman"/>
          <w:noProof/>
          <w:szCs w:val="24"/>
        </w:rPr>
        <w:t>. Dewan Nasional Guru Matematika.</w:t>
      </w:r>
    </w:p>
    <w:p w14:paraId="49F5DCA1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Mulyanto, E. (2024). Peningkatan hasil belajar siswa pada pelajaran matematika melalui model problem based learning di SDN Karangsari. </w:t>
      </w:r>
      <w:r w:rsidRPr="00F37A4B">
        <w:rPr>
          <w:rFonts w:cs="Times New Roman"/>
          <w:i/>
          <w:iCs/>
          <w:noProof/>
          <w:szCs w:val="24"/>
        </w:rPr>
        <w:t>JGuruku: Jurnal Penelitian Guru</w:t>
      </w:r>
      <w:r w:rsidRPr="00F37A4B">
        <w:rPr>
          <w:rFonts w:cs="Times New Roman"/>
          <w:noProof/>
          <w:szCs w:val="24"/>
        </w:rPr>
        <w:t xml:space="preserve">, </w:t>
      </w:r>
      <w:r w:rsidRPr="00F37A4B">
        <w:rPr>
          <w:rFonts w:cs="Times New Roman"/>
          <w:i/>
          <w:iCs/>
          <w:noProof/>
          <w:szCs w:val="24"/>
        </w:rPr>
        <w:t>2</w:t>
      </w:r>
      <w:r w:rsidRPr="00F37A4B">
        <w:rPr>
          <w:rFonts w:cs="Times New Roman"/>
          <w:noProof/>
          <w:szCs w:val="24"/>
        </w:rPr>
        <w:t>(1), 402–409.</w:t>
      </w:r>
    </w:p>
    <w:p w14:paraId="781DEB0B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Nasution, N. H. (2012). </w:t>
      </w:r>
      <w:r w:rsidRPr="00F37A4B">
        <w:rPr>
          <w:rFonts w:cs="Times New Roman"/>
          <w:i/>
          <w:iCs/>
          <w:noProof/>
          <w:szCs w:val="24"/>
        </w:rPr>
        <w:t>Pengaruh metode resitasi terhadap hasil belajar relasi dan fungsi dalam pembelajaran matematika kelas VIII di SMPN 1 Panyabungan</w:t>
      </w:r>
      <w:r w:rsidRPr="00F37A4B">
        <w:rPr>
          <w:rFonts w:cs="Times New Roman"/>
          <w:noProof/>
          <w:szCs w:val="24"/>
        </w:rPr>
        <w:t>. IAIN Padangsidimpuan.</w:t>
      </w:r>
    </w:p>
    <w:p w14:paraId="2ECF0E0B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Nawawi, A. R. (2013). Peningkatan hasil belajar menulis pengumuman melalui media cetak pada siswa sekolah dasar. </w:t>
      </w:r>
      <w:r w:rsidRPr="00F37A4B">
        <w:rPr>
          <w:rFonts w:cs="Times New Roman"/>
          <w:i/>
          <w:iCs/>
          <w:noProof/>
          <w:szCs w:val="24"/>
        </w:rPr>
        <w:t>Journal of Elementary Education</w:t>
      </w:r>
      <w:r w:rsidRPr="00F37A4B">
        <w:rPr>
          <w:rFonts w:cs="Times New Roman"/>
          <w:noProof/>
          <w:szCs w:val="24"/>
        </w:rPr>
        <w:t xml:space="preserve">, </w:t>
      </w:r>
      <w:r w:rsidRPr="00F37A4B">
        <w:rPr>
          <w:rFonts w:cs="Times New Roman"/>
          <w:i/>
          <w:iCs/>
          <w:noProof/>
          <w:szCs w:val="24"/>
        </w:rPr>
        <w:t>2</w:t>
      </w:r>
      <w:r w:rsidRPr="00F37A4B">
        <w:rPr>
          <w:rFonts w:cs="Times New Roman"/>
          <w:noProof/>
          <w:szCs w:val="24"/>
        </w:rPr>
        <w:t>(1), 1–8.</w:t>
      </w:r>
    </w:p>
    <w:p w14:paraId="585A7803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Rerung  I. L. and Widyaningsih, S. W., N. and S. (2017). Penerapan model pembelajaran problem based learning (PBL) untuk meningkatkan hasil belajar peserta didik SMA pada materi usaha dan energi. </w:t>
      </w:r>
      <w:r w:rsidRPr="00F37A4B">
        <w:rPr>
          <w:rFonts w:cs="Times New Roman"/>
          <w:i/>
          <w:iCs/>
          <w:noProof/>
          <w:szCs w:val="24"/>
        </w:rPr>
        <w:t>Jurnal Ilmiah Pendidikan Fisika Al-Biruni</w:t>
      </w:r>
      <w:r w:rsidRPr="00F37A4B">
        <w:rPr>
          <w:rFonts w:cs="Times New Roman"/>
          <w:noProof/>
          <w:szCs w:val="24"/>
        </w:rPr>
        <w:t xml:space="preserve">, </w:t>
      </w:r>
      <w:r w:rsidRPr="00F37A4B">
        <w:rPr>
          <w:rFonts w:cs="Times New Roman"/>
          <w:i/>
          <w:iCs/>
          <w:noProof/>
          <w:szCs w:val="24"/>
        </w:rPr>
        <w:t>6</w:t>
      </w:r>
      <w:r w:rsidRPr="00F37A4B">
        <w:rPr>
          <w:rFonts w:cs="Times New Roman"/>
          <w:noProof/>
          <w:szCs w:val="24"/>
        </w:rPr>
        <w:t>(1), 47–55.</w:t>
      </w:r>
    </w:p>
    <w:p w14:paraId="21BAF7E3" w14:textId="77777777" w:rsidR="003054C9" w:rsidRPr="00505C02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  <w:lang w:val="fi-FI"/>
        </w:rPr>
      </w:pPr>
      <w:r w:rsidRPr="00F37A4B">
        <w:rPr>
          <w:rFonts w:cs="Times New Roman"/>
          <w:noProof/>
          <w:szCs w:val="24"/>
        </w:rPr>
        <w:t xml:space="preserve">Ricardo. (2017). Impak minat dan motivasi belajar terhadap hasil belajar siswa. </w:t>
      </w:r>
      <w:r w:rsidRPr="00505C02">
        <w:rPr>
          <w:rFonts w:cs="Times New Roman"/>
          <w:i/>
          <w:iCs/>
          <w:noProof/>
          <w:szCs w:val="24"/>
          <w:lang w:val="fi-FI"/>
        </w:rPr>
        <w:lastRenderedPageBreak/>
        <w:t>Jurnal Pendidikan Manajemen Perkantoran</w:t>
      </w:r>
      <w:r w:rsidRPr="00505C02">
        <w:rPr>
          <w:rFonts w:cs="Times New Roman"/>
          <w:noProof/>
          <w:szCs w:val="24"/>
          <w:lang w:val="fi-FI"/>
        </w:rPr>
        <w:t xml:space="preserve">, </w:t>
      </w:r>
      <w:r w:rsidRPr="00505C02">
        <w:rPr>
          <w:rFonts w:cs="Times New Roman"/>
          <w:i/>
          <w:iCs/>
          <w:noProof/>
          <w:szCs w:val="24"/>
          <w:lang w:val="fi-FI"/>
        </w:rPr>
        <w:t>2</w:t>
      </w:r>
      <w:r w:rsidRPr="00505C02">
        <w:rPr>
          <w:rFonts w:cs="Times New Roman"/>
          <w:noProof/>
          <w:szCs w:val="24"/>
          <w:lang w:val="fi-FI"/>
        </w:rPr>
        <w:t>(2), 188–209.</w:t>
      </w:r>
    </w:p>
    <w:p w14:paraId="1CC48F6A" w14:textId="77777777" w:rsidR="003054C9" w:rsidRPr="00505C02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  <w:lang w:val="fi-FI"/>
        </w:rPr>
      </w:pPr>
      <w:r w:rsidRPr="00505C02">
        <w:rPr>
          <w:rFonts w:cs="Times New Roman"/>
          <w:noProof/>
          <w:szCs w:val="24"/>
          <w:lang w:val="fi-FI"/>
        </w:rPr>
        <w:t xml:space="preserve">Riyanto, Y. (2009). </w:t>
      </w:r>
      <w:r w:rsidRPr="00505C02">
        <w:rPr>
          <w:rFonts w:cs="Times New Roman"/>
          <w:i/>
          <w:iCs/>
          <w:noProof/>
          <w:szCs w:val="24"/>
          <w:lang w:val="fi-FI"/>
        </w:rPr>
        <w:t>Paradigma pembelajaran</w:t>
      </w:r>
      <w:r w:rsidRPr="00505C02">
        <w:rPr>
          <w:rFonts w:cs="Times New Roman"/>
          <w:noProof/>
          <w:szCs w:val="24"/>
          <w:lang w:val="fi-FI"/>
        </w:rPr>
        <w:t>. Kencana.</w:t>
      </w:r>
    </w:p>
    <w:p w14:paraId="3BBEA814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505C02">
        <w:rPr>
          <w:rFonts w:cs="Times New Roman"/>
          <w:noProof/>
          <w:szCs w:val="24"/>
          <w:lang w:val="fi-FI"/>
        </w:rPr>
        <w:t xml:space="preserve">Rusman. </w:t>
      </w:r>
      <w:r w:rsidRPr="00F37A4B">
        <w:rPr>
          <w:rFonts w:cs="Times New Roman"/>
          <w:noProof/>
          <w:szCs w:val="24"/>
        </w:rPr>
        <w:t xml:space="preserve">(2014). </w:t>
      </w:r>
      <w:r w:rsidRPr="00F37A4B">
        <w:rPr>
          <w:rFonts w:cs="Times New Roman"/>
          <w:i/>
          <w:iCs/>
          <w:noProof/>
          <w:szCs w:val="24"/>
        </w:rPr>
        <w:t>model model pembelajaran</w:t>
      </w:r>
      <w:r w:rsidRPr="00F37A4B">
        <w:rPr>
          <w:rFonts w:cs="Times New Roman"/>
          <w:noProof/>
          <w:szCs w:val="24"/>
        </w:rPr>
        <w:t>.</w:t>
      </w:r>
    </w:p>
    <w:p w14:paraId="1C42E78D" w14:textId="77777777" w:rsidR="003054C9" w:rsidRPr="00505C02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  <w:lang w:val="fi-FI"/>
        </w:rPr>
      </w:pPr>
      <w:r w:rsidRPr="00F37A4B">
        <w:rPr>
          <w:rFonts w:cs="Times New Roman"/>
          <w:noProof/>
          <w:szCs w:val="24"/>
        </w:rPr>
        <w:t xml:space="preserve">Siswondo  L., R. and A. (2021). </w:t>
      </w:r>
      <w:r w:rsidRPr="00505C02">
        <w:rPr>
          <w:rFonts w:cs="Times New Roman"/>
          <w:noProof/>
          <w:szCs w:val="24"/>
          <w:lang w:val="fi-FI"/>
        </w:rPr>
        <w:t xml:space="preserve">Penerapan strategi pembelajaran ekspositori untuk mencapai tujuan pembelajaran matematika. </w:t>
      </w:r>
      <w:r w:rsidRPr="00505C02">
        <w:rPr>
          <w:rFonts w:cs="Times New Roman"/>
          <w:i/>
          <w:iCs/>
          <w:noProof/>
          <w:szCs w:val="24"/>
          <w:lang w:val="fi-FI"/>
        </w:rPr>
        <w:t>Himpunan: Jurnal Ilmiah Mahasiswa Pendidikan Matematika</w:t>
      </w:r>
      <w:r w:rsidRPr="00505C02">
        <w:rPr>
          <w:rFonts w:cs="Times New Roman"/>
          <w:noProof/>
          <w:szCs w:val="24"/>
          <w:lang w:val="fi-FI"/>
        </w:rPr>
        <w:t xml:space="preserve">, </w:t>
      </w:r>
      <w:r w:rsidRPr="00505C02">
        <w:rPr>
          <w:rFonts w:cs="Times New Roman"/>
          <w:i/>
          <w:iCs/>
          <w:noProof/>
          <w:szCs w:val="24"/>
          <w:lang w:val="fi-FI"/>
        </w:rPr>
        <w:t>1</w:t>
      </w:r>
      <w:r w:rsidRPr="00505C02">
        <w:rPr>
          <w:rFonts w:cs="Times New Roman"/>
          <w:noProof/>
          <w:szCs w:val="24"/>
          <w:lang w:val="fi-FI"/>
        </w:rPr>
        <w:t>(1), 33–40.</w:t>
      </w:r>
    </w:p>
    <w:p w14:paraId="4DB9CF5C" w14:textId="77777777" w:rsidR="003054C9" w:rsidRPr="00505C02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  <w:lang w:val="fi-FI"/>
        </w:rPr>
      </w:pPr>
      <w:r w:rsidRPr="00505C02">
        <w:rPr>
          <w:rFonts w:cs="Times New Roman"/>
          <w:noProof/>
          <w:szCs w:val="24"/>
          <w:lang w:val="fi-FI"/>
        </w:rPr>
        <w:t xml:space="preserve">Slameto. (2010). </w:t>
      </w:r>
      <w:r w:rsidRPr="00505C02">
        <w:rPr>
          <w:rFonts w:cs="Times New Roman"/>
          <w:i/>
          <w:iCs/>
          <w:noProof/>
          <w:szCs w:val="24"/>
          <w:lang w:val="fi-FI"/>
        </w:rPr>
        <w:t>Belajar dan Faktor-Faktor yang mempengaruhi</w:t>
      </w:r>
      <w:r w:rsidRPr="00505C02">
        <w:rPr>
          <w:rFonts w:cs="Times New Roman"/>
          <w:noProof/>
          <w:szCs w:val="24"/>
          <w:lang w:val="fi-FI"/>
        </w:rPr>
        <w:t>.</w:t>
      </w:r>
    </w:p>
    <w:p w14:paraId="6C54CCAB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Sofyan, H., Wagiran, Komariah, K., &amp; Endri, T. (2017). </w:t>
      </w:r>
      <w:r w:rsidRPr="00F37A4B">
        <w:rPr>
          <w:rFonts w:cs="Times New Roman"/>
          <w:i/>
          <w:iCs/>
          <w:noProof/>
          <w:szCs w:val="24"/>
        </w:rPr>
        <w:t>Problem Based Learning Dalam Kurikulum 2013</w:t>
      </w:r>
      <w:r w:rsidRPr="00F37A4B">
        <w:rPr>
          <w:rFonts w:cs="Times New Roman"/>
          <w:noProof/>
          <w:szCs w:val="24"/>
        </w:rPr>
        <w:t>.</w:t>
      </w:r>
    </w:p>
    <w:p w14:paraId="0C3CAA92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Subekhi  M. E. and Waliyanti, I. K. and Saidi, S. and Muljo, A. and Defitriani, E. and Suarsana, I. M., A. I. and S. (2023). </w:t>
      </w:r>
      <w:r w:rsidRPr="00F37A4B">
        <w:rPr>
          <w:rFonts w:cs="Times New Roman"/>
          <w:i/>
          <w:iCs/>
          <w:noProof/>
          <w:szCs w:val="24"/>
        </w:rPr>
        <w:t>Pembelajaran matematika kelas tinggi</w:t>
      </w:r>
      <w:r w:rsidRPr="00F37A4B">
        <w:rPr>
          <w:rFonts w:cs="Times New Roman"/>
          <w:noProof/>
          <w:szCs w:val="24"/>
        </w:rPr>
        <w:t>. Get Press Indonesia.</w:t>
      </w:r>
    </w:p>
    <w:p w14:paraId="0E684CA1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Suprijono, A. (2015). </w:t>
      </w:r>
      <w:r w:rsidRPr="00F37A4B">
        <w:rPr>
          <w:rFonts w:cs="Times New Roman"/>
          <w:i/>
          <w:iCs/>
          <w:noProof/>
          <w:szCs w:val="24"/>
        </w:rPr>
        <w:t>Cooperative learning</w:t>
      </w:r>
      <w:r w:rsidRPr="00F37A4B">
        <w:rPr>
          <w:rFonts w:cs="Times New Roman"/>
          <w:noProof/>
          <w:szCs w:val="24"/>
        </w:rPr>
        <w:t>. Pustaka Pelajar.</w:t>
      </w:r>
    </w:p>
    <w:p w14:paraId="525068B2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  <w:szCs w:val="24"/>
        </w:rPr>
      </w:pPr>
      <w:r w:rsidRPr="00F37A4B">
        <w:rPr>
          <w:rFonts w:cs="Times New Roman"/>
          <w:noProof/>
          <w:szCs w:val="24"/>
        </w:rPr>
        <w:t xml:space="preserve">Vebrianto, R. (2021). </w:t>
      </w:r>
      <w:r w:rsidRPr="00F37A4B">
        <w:rPr>
          <w:rFonts w:cs="Times New Roman"/>
          <w:i/>
          <w:iCs/>
          <w:noProof/>
          <w:szCs w:val="24"/>
        </w:rPr>
        <w:t>Problem based learning untuk pembelajaran yang efektif di SD/MI</w:t>
      </w:r>
      <w:r w:rsidRPr="00F37A4B">
        <w:rPr>
          <w:rFonts w:cs="Times New Roman"/>
          <w:noProof/>
          <w:szCs w:val="24"/>
        </w:rPr>
        <w:t>. Dotplus Publisher.</w:t>
      </w:r>
    </w:p>
    <w:p w14:paraId="71CD54F2" w14:textId="77777777" w:rsidR="003054C9" w:rsidRPr="00F37A4B" w:rsidRDefault="003054C9" w:rsidP="003054C9">
      <w:pPr>
        <w:widowControl w:val="0"/>
        <w:autoSpaceDE w:val="0"/>
        <w:autoSpaceDN w:val="0"/>
        <w:adjustRightInd w:val="0"/>
        <w:spacing w:line="360" w:lineRule="auto"/>
        <w:ind w:left="851" w:hanging="851"/>
        <w:rPr>
          <w:rFonts w:cs="Times New Roman"/>
          <w:noProof/>
        </w:rPr>
      </w:pPr>
      <w:r w:rsidRPr="00F37A4B">
        <w:rPr>
          <w:rFonts w:cs="Times New Roman"/>
          <w:noProof/>
          <w:szCs w:val="24"/>
        </w:rPr>
        <w:t xml:space="preserve">Yew, E. H. J., &amp; Goh, K. (2019). Problem-based learning: An overview of its process and impact on learning. </w:t>
      </w:r>
      <w:r w:rsidRPr="00F37A4B">
        <w:rPr>
          <w:rFonts w:cs="Times New Roman"/>
          <w:i/>
          <w:iCs/>
          <w:noProof/>
          <w:szCs w:val="24"/>
        </w:rPr>
        <w:t>Health Professions Education</w:t>
      </w:r>
      <w:r w:rsidRPr="00F37A4B">
        <w:rPr>
          <w:rFonts w:cs="Times New Roman"/>
          <w:noProof/>
          <w:szCs w:val="24"/>
        </w:rPr>
        <w:t xml:space="preserve">, </w:t>
      </w:r>
      <w:r w:rsidRPr="00F37A4B">
        <w:rPr>
          <w:rFonts w:cs="Times New Roman"/>
          <w:i/>
          <w:iCs/>
          <w:noProof/>
          <w:szCs w:val="24"/>
        </w:rPr>
        <w:t>4</w:t>
      </w:r>
      <w:r w:rsidRPr="00F37A4B">
        <w:rPr>
          <w:rFonts w:cs="Times New Roman"/>
          <w:noProof/>
          <w:szCs w:val="24"/>
        </w:rPr>
        <w:t>(2), 75–79.</w:t>
      </w:r>
    </w:p>
    <w:p w14:paraId="62547D9E" w14:textId="6D40B169" w:rsidR="00070726" w:rsidRPr="003054C9" w:rsidRDefault="003054C9" w:rsidP="003054C9">
      <w:r>
        <w:fldChar w:fldCharType="end"/>
      </w:r>
      <w:bookmarkStart w:id="2" w:name="_GoBack"/>
      <w:bookmarkEnd w:id="2"/>
    </w:p>
    <w:sectPr w:rsidR="00070726" w:rsidRPr="003054C9" w:rsidSect="004339C5">
      <w:headerReference w:type="even" r:id="rId11"/>
      <w:headerReference w:type="default" r:id="rId12"/>
      <w:footerReference w:type="default" r:id="rId13"/>
      <w:headerReference w:type="first" r:id="rId14"/>
      <w:pgSz w:w="11910" w:h="16840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6A19635" w14:textId="77777777" w:rsidR="005B611C" w:rsidRDefault="005B611C" w:rsidP="00AE009A">
      <w:pPr>
        <w:spacing w:after="0" w:line="240" w:lineRule="auto"/>
      </w:pPr>
      <w:r>
        <w:separator/>
      </w:r>
    </w:p>
  </w:endnote>
  <w:endnote w:type="continuationSeparator" w:id="0">
    <w:p w14:paraId="5667C0D5" w14:textId="77777777" w:rsidR="005B611C" w:rsidRDefault="005B611C" w:rsidP="00AE009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CA626B4" w14:textId="770A2865" w:rsidR="00B271FF" w:rsidRDefault="00B271FF" w:rsidP="00A30742">
    <w:pPr>
      <w:pStyle w:val="Footer"/>
      <w:jc w:val="right"/>
    </w:pPr>
  </w:p>
  <w:p w14:paraId="126DDE9B" w14:textId="77777777" w:rsidR="00000000" w:rsidRDefault="005B611C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E84D9CF" w14:textId="77777777" w:rsidR="005B611C" w:rsidRDefault="005B611C" w:rsidP="00AE009A">
      <w:pPr>
        <w:spacing w:after="0" w:line="240" w:lineRule="auto"/>
      </w:pPr>
      <w:r>
        <w:separator/>
      </w:r>
    </w:p>
  </w:footnote>
  <w:footnote w:type="continuationSeparator" w:id="0">
    <w:p w14:paraId="0B6B5A09" w14:textId="77777777" w:rsidR="005B611C" w:rsidRDefault="005B611C" w:rsidP="00AE009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B634246" w14:textId="77777777" w:rsidR="003054C9" w:rsidRDefault="003054C9">
    <w:pPr>
      <w:pStyle w:val="Header"/>
    </w:pPr>
    <w:r>
      <w:rPr>
        <w:noProof/>
      </w:rPr>
      <w:pict w14:anchorId="65E2FFC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0199940" o:spid="_x0000_s2092" type="#_x0000_t75" style="position:absolute;left:0;text-align:left;margin-left:0;margin-top:0;width:396.95pt;height:383.75pt;z-index:-251619328;mso-position-horizontal:center;mso-position-horizontal-relative:margin;mso-position-vertical:center;mso-position-vertical-relative:margin" o:allowincell="f">
          <v:imagedata r:id="rId1" o:title="universitas-bung-hatta-logo-C885782EE9-seeklogo_com" gain="19661f" blacklevel="22938f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4058058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2665BBF" w14:textId="77777777" w:rsidR="003054C9" w:rsidRDefault="003054C9">
        <w:pPr>
          <w:pStyle w:val="Header"/>
          <w:jc w:val="right"/>
        </w:pPr>
        <w:r>
          <w:rPr>
            <w:noProof/>
          </w:rPr>
          <w:pict w14:anchorId="507A7DA2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170199941" o:spid="_x0000_s2093" type="#_x0000_t75" style="position:absolute;left:0;text-align:left;margin-left:0;margin-top:0;width:396.95pt;height:383.75pt;z-index:-251618304;mso-position-horizontal:center;mso-position-horizontal-relative:margin;mso-position-vertical:center;mso-position-vertical-relative:margin" o:allowincell="f">
              <v:imagedata r:id="rId1" o:title="universitas-bung-hatta-logo-C885782EE9-seeklogo_com" gain="19661f" blacklevel="22938f"/>
            </v:shape>
          </w:pic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DA7113" w14:textId="77777777" w:rsidR="003054C9" w:rsidRDefault="003054C9" w:rsidP="00962612">
    <w:pPr>
      <w:pStyle w:val="Header"/>
      <w:tabs>
        <w:tab w:val="clear" w:pos="9360"/>
        <w:tab w:val="left" w:pos="4680"/>
      </w:tabs>
    </w:pPr>
    <w:r>
      <w:tab/>
    </w:r>
  </w:p>
  <w:p w14:paraId="2630B2B5" w14:textId="77777777" w:rsidR="003054C9" w:rsidRDefault="003054C9">
    <w:pPr>
      <w:pStyle w:val="Header"/>
    </w:pPr>
  </w:p>
  <w:p w14:paraId="35448433" w14:textId="77777777" w:rsidR="003054C9" w:rsidRDefault="003054C9">
    <w:pPr>
      <w:pStyle w:val="Header"/>
    </w:pPr>
  </w:p>
  <w:p w14:paraId="20906615" w14:textId="77777777" w:rsidR="003054C9" w:rsidRDefault="003054C9">
    <w:pPr>
      <w:pStyle w:val="Header"/>
    </w:pPr>
  </w:p>
  <w:p w14:paraId="5EA8E707" w14:textId="77777777" w:rsidR="003054C9" w:rsidRDefault="003054C9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85849306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0EF862E" w14:textId="77777777" w:rsidR="003054C9" w:rsidRDefault="003054C9">
        <w:pPr>
          <w:pStyle w:val="Header"/>
          <w:jc w:val="right"/>
        </w:pPr>
        <w:r>
          <w:rPr>
            <w:noProof/>
          </w:rPr>
          <w:pict w14:anchorId="0632869F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170199939" o:spid="_x0000_s2091" type="#_x0000_t75" style="position:absolute;left:0;text-align:left;margin-left:0;margin-top:0;width:396.95pt;height:383.75pt;z-index:-251620352;mso-position-horizontal:center;mso-position-horizontal-relative:margin;mso-position-vertical:center;mso-position-vertical-relative:margin" o:allowincell="f">
              <v:imagedata r:id="rId1" o:title="universitas-bung-hatta-logo-C885782EE9-seeklogo_com" gain="19661f" blacklevel="22938f"/>
            </v:shape>
          </w:pic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FFB86EC" w14:textId="77777777" w:rsidR="003054C9" w:rsidRDefault="003054C9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1513B31" w14:textId="7354B73B" w:rsidR="00B271FF" w:rsidRDefault="0099364C">
    <w:r>
      <w:rPr>
        <w:noProof/>
      </w:rPr>
      <w:pict w14:anchorId="1406488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0199955" o:spid="_x0000_s2083" type="#_x0000_t75" style="position:absolute;left:0;text-align:left;margin-left:0;margin-top:0;width:396.95pt;height:383.75pt;z-index:-251623424;mso-position-horizontal:center;mso-position-horizontal-relative:margin;mso-position-vertical:center;mso-position-vertical-relative:margin" o:allowincell="f">
          <v:imagedata r:id="rId1" o:title="universitas-bung-hatta-logo-C885782EE9-seeklogo_com" gain="19661f" blacklevel="22938f"/>
        </v:shape>
      </w:pict>
    </w:r>
  </w:p>
  <w:p w14:paraId="33597C30" w14:textId="77777777" w:rsidR="00000000" w:rsidRDefault="005B611C"/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926920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917CE1D" w14:textId="5018FA58" w:rsidR="00B271FF" w:rsidRDefault="0099364C">
        <w:pPr>
          <w:pStyle w:val="Header"/>
          <w:jc w:val="right"/>
        </w:pPr>
        <w:r>
          <w:rPr>
            <w:noProof/>
          </w:rPr>
          <w:pict w14:anchorId="6948EE9D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170199956" o:spid="_x0000_s2084" type="#_x0000_t75" style="position:absolute;left:0;text-align:left;margin-left:0;margin-top:0;width:396.95pt;height:383.75pt;z-index:-251622400;mso-position-horizontal:center;mso-position-horizontal-relative:margin;mso-position-vertical:center;mso-position-vertical-relative:margin" o:allowincell="f">
              <v:imagedata r:id="rId1" o:title="universitas-bung-hatta-logo-C885782EE9-seeklogo_com" gain="19661f" blacklevel="22938f"/>
            </v:shape>
          </w:pict>
        </w:r>
        <w:r w:rsidR="00B271FF">
          <w:fldChar w:fldCharType="begin"/>
        </w:r>
        <w:r w:rsidR="00B271FF">
          <w:instrText xml:space="preserve"> PAGE   \* MERGEFORMAT </w:instrText>
        </w:r>
        <w:r w:rsidR="00B271FF">
          <w:fldChar w:fldCharType="separate"/>
        </w:r>
        <w:r w:rsidR="003054C9">
          <w:rPr>
            <w:noProof/>
          </w:rPr>
          <w:t>5</w:t>
        </w:r>
        <w:r w:rsidR="00B271FF">
          <w:rPr>
            <w:noProof/>
          </w:rPr>
          <w:fldChar w:fldCharType="end"/>
        </w:r>
      </w:p>
    </w:sdtContent>
  </w:sdt>
  <w:p w14:paraId="269BEAD0" w14:textId="014AAE92" w:rsidR="00B271FF" w:rsidRDefault="00B271FF" w:rsidP="00A30742">
    <w:pPr>
      <w:tabs>
        <w:tab w:val="right" w:pos="7938"/>
      </w:tabs>
    </w:pPr>
  </w:p>
  <w:p w14:paraId="07AACD4E" w14:textId="77777777" w:rsidR="00000000" w:rsidRDefault="005B611C"/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1256922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03979B9" w14:textId="51BFE2B8" w:rsidR="00B271FF" w:rsidRDefault="0099364C">
        <w:pPr>
          <w:pStyle w:val="Header"/>
          <w:jc w:val="right"/>
        </w:pPr>
        <w:r>
          <w:rPr>
            <w:noProof/>
          </w:rPr>
          <w:pict w14:anchorId="49699A63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170199954" o:spid="_x0000_s2082" type="#_x0000_t75" style="position:absolute;left:0;text-align:left;margin-left:0;margin-top:0;width:396.95pt;height:383.75pt;z-index:-251624448;mso-position-horizontal:center;mso-position-horizontal-relative:margin;mso-position-vertical:center;mso-position-vertical-relative:margin" o:allowincell="f">
              <v:imagedata r:id="rId1" o:title="universitas-bung-hatta-logo-C885782EE9-seeklogo_com" gain="19661f" blacklevel="22938f"/>
            </v:shape>
          </w:pict>
        </w:r>
        <w:r w:rsidR="00B271FF">
          <w:fldChar w:fldCharType="begin"/>
        </w:r>
        <w:r w:rsidR="00B271FF">
          <w:instrText xml:space="preserve"> PAGE   \* MERGEFORMAT </w:instrText>
        </w:r>
        <w:r w:rsidR="00B271FF">
          <w:fldChar w:fldCharType="separate"/>
        </w:r>
        <w:r w:rsidR="003054C9">
          <w:rPr>
            <w:noProof/>
          </w:rPr>
          <w:t>3</w:t>
        </w:r>
        <w:r w:rsidR="00B271FF">
          <w:rPr>
            <w:noProof/>
          </w:rPr>
          <w:fldChar w:fldCharType="end"/>
        </w:r>
      </w:p>
    </w:sdtContent>
  </w:sdt>
  <w:p w14:paraId="02C30617" w14:textId="7F9347E1" w:rsidR="00B271FF" w:rsidRDefault="00B271FF" w:rsidP="00FF79E5">
    <w:pPr>
      <w:ind w:left="6480" w:firstLine="720"/>
    </w:pPr>
  </w:p>
  <w:p w14:paraId="7B8D3958" w14:textId="77777777" w:rsidR="00000000" w:rsidRDefault="005B611C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106339"/>
    <w:multiLevelType w:val="hybridMultilevel"/>
    <w:tmpl w:val="3F24B412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 w15:restartNumberingAfterBreak="0">
    <w:nsid w:val="023A20B2"/>
    <w:multiLevelType w:val="hybridMultilevel"/>
    <w:tmpl w:val="CCFA5136"/>
    <w:lvl w:ilvl="0" w:tplc="D4AECD14">
      <w:start w:val="1"/>
      <w:numFmt w:val="upperLetter"/>
      <w:lvlText w:val="%1."/>
      <w:lvlJc w:val="left"/>
      <w:pPr>
        <w:ind w:left="502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222" w:hanging="360"/>
      </w:pPr>
    </w:lvl>
    <w:lvl w:ilvl="2" w:tplc="0421001B" w:tentative="1">
      <w:start w:val="1"/>
      <w:numFmt w:val="lowerRoman"/>
      <w:lvlText w:val="%3."/>
      <w:lvlJc w:val="right"/>
      <w:pPr>
        <w:ind w:left="1942" w:hanging="180"/>
      </w:pPr>
    </w:lvl>
    <w:lvl w:ilvl="3" w:tplc="0421000F" w:tentative="1">
      <w:start w:val="1"/>
      <w:numFmt w:val="decimal"/>
      <w:lvlText w:val="%4."/>
      <w:lvlJc w:val="left"/>
      <w:pPr>
        <w:ind w:left="2662" w:hanging="360"/>
      </w:pPr>
    </w:lvl>
    <w:lvl w:ilvl="4" w:tplc="04210019" w:tentative="1">
      <w:start w:val="1"/>
      <w:numFmt w:val="lowerLetter"/>
      <w:lvlText w:val="%5."/>
      <w:lvlJc w:val="left"/>
      <w:pPr>
        <w:ind w:left="3382" w:hanging="360"/>
      </w:pPr>
    </w:lvl>
    <w:lvl w:ilvl="5" w:tplc="0421001B" w:tentative="1">
      <w:start w:val="1"/>
      <w:numFmt w:val="lowerRoman"/>
      <w:lvlText w:val="%6."/>
      <w:lvlJc w:val="right"/>
      <w:pPr>
        <w:ind w:left="4102" w:hanging="180"/>
      </w:pPr>
    </w:lvl>
    <w:lvl w:ilvl="6" w:tplc="0421000F" w:tentative="1">
      <w:start w:val="1"/>
      <w:numFmt w:val="decimal"/>
      <w:lvlText w:val="%7."/>
      <w:lvlJc w:val="left"/>
      <w:pPr>
        <w:ind w:left="4822" w:hanging="360"/>
      </w:pPr>
    </w:lvl>
    <w:lvl w:ilvl="7" w:tplc="04210019" w:tentative="1">
      <w:start w:val="1"/>
      <w:numFmt w:val="lowerLetter"/>
      <w:lvlText w:val="%8."/>
      <w:lvlJc w:val="left"/>
      <w:pPr>
        <w:ind w:left="5542" w:hanging="360"/>
      </w:pPr>
    </w:lvl>
    <w:lvl w:ilvl="8" w:tplc="0421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" w15:restartNumberingAfterBreak="0">
    <w:nsid w:val="06006992"/>
    <w:multiLevelType w:val="hybridMultilevel"/>
    <w:tmpl w:val="317CF182"/>
    <w:lvl w:ilvl="0" w:tplc="04090019">
      <w:start w:val="1"/>
      <w:numFmt w:val="lowerLetter"/>
      <w:lvlText w:val="%1."/>
      <w:lvlJc w:val="left"/>
      <w:pPr>
        <w:ind w:left="786" w:hanging="360"/>
      </w:pPr>
    </w:lvl>
    <w:lvl w:ilvl="1" w:tplc="04090011">
      <w:start w:val="1"/>
      <w:numFmt w:val="decimal"/>
      <w:lvlText w:val="%2)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 w15:restartNumberingAfterBreak="0">
    <w:nsid w:val="065B0872"/>
    <w:multiLevelType w:val="hybridMultilevel"/>
    <w:tmpl w:val="6FF4722C"/>
    <w:lvl w:ilvl="0" w:tplc="90F4734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w w:val="99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8AC51E4"/>
    <w:multiLevelType w:val="hybridMultilevel"/>
    <w:tmpl w:val="7E783706"/>
    <w:lvl w:ilvl="0" w:tplc="FFFFFFFF">
      <w:start w:val="1"/>
      <w:numFmt w:val="lowerLetter"/>
      <w:lvlText w:val="%1)"/>
      <w:lvlJc w:val="left"/>
      <w:pPr>
        <w:ind w:left="1423" w:hanging="43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2073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793" w:hanging="180"/>
      </w:pPr>
    </w:lvl>
    <w:lvl w:ilvl="3" w:tplc="FFFFFFFF" w:tentative="1">
      <w:start w:val="1"/>
      <w:numFmt w:val="decimal"/>
      <w:lvlText w:val="%4."/>
      <w:lvlJc w:val="left"/>
      <w:pPr>
        <w:ind w:left="3513" w:hanging="360"/>
      </w:pPr>
    </w:lvl>
    <w:lvl w:ilvl="4" w:tplc="FFFFFFFF" w:tentative="1">
      <w:start w:val="1"/>
      <w:numFmt w:val="lowerLetter"/>
      <w:lvlText w:val="%5."/>
      <w:lvlJc w:val="left"/>
      <w:pPr>
        <w:ind w:left="4233" w:hanging="360"/>
      </w:pPr>
    </w:lvl>
    <w:lvl w:ilvl="5" w:tplc="FFFFFFFF" w:tentative="1">
      <w:start w:val="1"/>
      <w:numFmt w:val="lowerRoman"/>
      <w:lvlText w:val="%6."/>
      <w:lvlJc w:val="right"/>
      <w:pPr>
        <w:ind w:left="4953" w:hanging="180"/>
      </w:pPr>
    </w:lvl>
    <w:lvl w:ilvl="6" w:tplc="FFFFFFFF" w:tentative="1">
      <w:start w:val="1"/>
      <w:numFmt w:val="decimal"/>
      <w:lvlText w:val="%7."/>
      <w:lvlJc w:val="left"/>
      <w:pPr>
        <w:ind w:left="5673" w:hanging="360"/>
      </w:pPr>
    </w:lvl>
    <w:lvl w:ilvl="7" w:tplc="FFFFFFFF" w:tentative="1">
      <w:start w:val="1"/>
      <w:numFmt w:val="lowerLetter"/>
      <w:lvlText w:val="%8."/>
      <w:lvlJc w:val="left"/>
      <w:pPr>
        <w:ind w:left="6393" w:hanging="360"/>
      </w:pPr>
    </w:lvl>
    <w:lvl w:ilvl="8" w:tplc="FFFFFFFF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" w15:restartNumberingAfterBreak="0">
    <w:nsid w:val="098909BB"/>
    <w:multiLevelType w:val="hybridMultilevel"/>
    <w:tmpl w:val="3F24B412"/>
    <w:lvl w:ilvl="0" w:tplc="FFFFFFFF">
      <w:start w:val="1"/>
      <w:numFmt w:val="lowerLetter"/>
      <w:lvlText w:val="%1)"/>
      <w:lvlJc w:val="left"/>
      <w:pPr>
        <w:ind w:left="1429" w:hanging="360"/>
      </w:p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0AB85B5A"/>
    <w:multiLevelType w:val="hybridMultilevel"/>
    <w:tmpl w:val="C144F04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C0A1AE8"/>
    <w:multiLevelType w:val="hybridMultilevel"/>
    <w:tmpl w:val="D0B43636"/>
    <w:lvl w:ilvl="0" w:tplc="FE083ED6">
      <w:start w:val="3"/>
      <w:numFmt w:val="lowerLetter"/>
      <w:lvlText w:val="%1)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CF30573"/>
    <w:multiLevelType w:val="hybridMultilevel"/>
    <w:tmpl w:val="8CD41706"/>
    <w:lvl w:ilvl="0" w:tplc="5320821C">
      <w:start w:val="3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DCE5B58"/>
    <w:multiLevelType w:val="hybridMultilevel"/>
    <w:tmpl w:val="E9B2FF84"/>
    <w:lvl w:ilvl="0" w:tplc="FFFFFFFF">
      <w:start w:val="1"/>
      <w:numFmt w:val="decimal"/>
      <w:lvlText w:val="%1."/>
      <w:lvlJc w:val="left"/>
      <w:pPr>
        <w:ind w:left="1135" w:hanging="360"/>
      </w:p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10" w15:restartNumberingAfterBreak="0">
    <w:nsid w:val="0F8750CA"/>
    <w:multiLevelType w:val="hybridMultilevel"/>
    <w:tmpl w:val="3918C09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FE57372"/>
    <w:multiLevelType w:val="hybridMultilevel"/>
    <w:tmpl w:val="D2C42C08"/>
    <w:lvl w:ilvl="0" w:tplc="FFFFFFFF">
      <w:start w:val="1"/>
      <w:numFmt w:val="upperLetter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32069CC"/>
    <w:multiLevelType w:val="hybridMultilevel"/>
    <w:tmpl w:val="F920D7C0"/>
    <w:lvl w:ilvl="0" w:tplc="7F60FE62">
      <w:start w:val="2"/>
      <w:numFmt w:val="decimal"/>
      <w:lvlText w:val="%1."/>
      <w:lvlJc w:val="left"/>
      <w:pPr>
        <w:ind w:left="113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34B46AF"/>
    <w:multiLevelType w:val="hybridMultilevel"/>
    <w:tmpl w:val="B2ECA9AE"/>
    <w:lvl w:ilvl="0" w:tplc="0409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3637D10"/>
    <w:multiLevelType w:val="hybridMultilevel"/>
    <w:tmpl w:val="6FF4722C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3AE21E5"/>
    <w:multiLevelType w:val="hybridMultilevel"/>
    <w:tmpl w:val="2D64A448"/>
    <w:lvl w:ilvl="0" w:tplc="73A2A8EE">
      <w:start w:val="2"/>
      <w:numFmt w:val="decimal"/>
      <w:lvlText w:val="%1)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41636DE"/>
    <w:multiLevelType w:val="hybridMultilevel"/>
    <w:tmpl w:val="F6B4F0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4606625"/>
    <w:multiLevelType w:val="hybridMultilevel"/>
    <w:tmpl w:val="F12261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9C84775"/>
    <w:multiLevelType w:val="hybridMultilevel"/>
    <w:tmpl w:val="C3DEC48E"/>
    <w:lvl w:ilvl="0" w:tplc="FFFFFFFF">
      <w:start w:val="1"/>
      <w:numFmt w:val="lowerLetter"/>
      <w:lvlText w:val="%1."/>
      <w:lvlJc w:val="left"/>
      <w:pPr>
        <w:ind w:left="1506" w:hanging="360"/>
      </w:pPr>
    </w:lvl>
    <w:lvl w:ilvl="1" w:tplc="FFFFFFFF" w:tentative="1">
      <w:start w:val="1"/>
      <w:numFmt w:val="lowerLetter"/>
      <w:lvlText w:val="%2."/>
      <w:lvlJc w:val="left"/>
      <w:pPr>
        <w:ind w:left="2226" w:hanging="360"/>
      </w:pPr>
    </w:lvl>
    <w:lvl w:ilvl="2" w:tplc="FFFFFFFF" w:tentative="1">
      <w:start w:val="1"/>
      <w:numFmt w:val="lowerRoman"/>
      <w:lvlText w:val="%3."/>
      <w:lvlJc w:val="right"/>
      <w:pPr>
        <w:ind w:left="2946" w:hanging="180"/>
      </w:pPr>
    </w:lvl>
    <w:lvl w:ilvl="3" w:tplc="FFFFFFFF" w:tentative="1">
      <w:start w:val="1"/>
      <w:numFmt w:val="decimal"/>
      <w:lvlText w:val="%4."/>
      <w:lvlJc w:val="left"/>
      <w:pPr>
        <w:ind w:left="3666" w:hanging="360"/>
      </w:pPr>
    </w:lvl>
    <w:lvl w:ilvl="4" w:tplc="FFFFFFFF" w:tentative="1">
      <w:start w:val="1"/>
      <w:numFmt w:val="lowerLetter"/>
      <w:lvlText w:val="%5."/>
      <w:lvlJc w:val="left"/>
      <w:pPr>
        <w:ind w:left="4386" w:hanging="360"/>
      </w:pPr>
    </w:lvl>
    <w:lvl w:ilvl="5" w:tplc="FFFFFFFF" w:tentative="1">
      <w:start w:val="1"/>
      <w:numFmt w:val="lowerRoman"/>
      <w:lvlText w:val="%6."/>
      <w:lvlJc w:val="right"/>
      <w:pPr>
        <w:ind w:left="5106" w:hanging="180"/>
      </w:pPr>
    </w:lvl>
    <w:lvl w:ilvl="6" w:tplc="FFFFFFFF" w:tentative="1">
      <w:start w:val="1"/>
      <w:numFmt w:val="decimal"/>
      <w:lvlText w:val="%7."/>
      <w:lvlJc w:val="left"/>
      <w:pPr>
        <w:ind w:left="5826" w:hanging="360"/>
      </w:pPr>
    </w:lvl>
    <w:lvl w:ilvl="7" w:tplc="FFFFFFFF" w:tentative="1">
      <w:start w:val="1"/>
      <w:numFmt w:val="lowerLetter"/>
      <w:lvlText w:val="%8."/>
      <w:lvlJc w:val="left"/>
      <w:pPr>
        <w:ind w:left="6546" w:hanging="360"/>
      </w:pPr>
    </w:lvl>
    <w:lvl w:ilvl="8" w:tplc="FFFFFFFF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9" w15:restartNumberingAfterBreak="0">
    <w:nsid w:val="1A956C8A"/>
    <w:multiLevelType w:val="hybridMultilevel"/>
    <w:tmpl w:val="68969E44"/>
    <w:lvl w:ilvl="0" w:tplc="460A5E20">
      <w:start w:val="1"/>
      <w:numFmt w:val="decimal"/>
      <w:lvlText w:val="%1)"/>
      <w:lvlJc w:val="left"/>
      <w:pPr>
        <w:ind w:left="2160" w:hanging="360"/>
      </w:pPr>
      <w:rPr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0" w15:restartNumberingAfterBreak="0">
    <w:nsid w:val="1AD22348"/>
    <w:multiLevelType w:val="hybridMultilevel"/>
    <w:tmpl w:val="D9A8C344"/>
    <w:lvl w:ilvl="0" w:tplc="FFFFFFFF">
      <w:start w:val="1"/>
      <w:numFmt w:val="decimal"/>
      <w:lvlText w:val="%1."/>
      <w:lvlJc w:val="left"/>
      <w:pPr>
        <w:ind w:left="1135" w:hanging="360"/>
      </w:pPr>
      <w:rPr>
        <w:rFonts w:ascii="Comic Sans MS" w:eastAsia="Comic Sans MS" w:hAnsi="Comic Sans MS" w:cs="Comic Sans MS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21" w15:restartNumberingAfterBreak="0">
    <w:nsid w:val="1BF24C52"/>
    <w:multiLevelType w:val="hybridMultilevel"/>
    <w:tmpl w:val="4866E350"/>
    <w:lvl w:ilvl="0" w:tplc="F56836D8">
      <w:start w:val="2"/>
      <w:numFmt w:val="decimal"/>
      <w:lvlText w:val="%1)"/>
      <w:lvlJc w:val="left"/>
      <w:pPr>
        <w:ind w:left="216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CE778BB"/>
    <w:multiLevelType w:val="hybridMultilevel"/>
    <w:tmpl w:val="E8B897AA"/>
    <w:lvl w:ilvl="0" w:tplc="2A987408">
      <w:start w:val="4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DD529E5"/>
    <w:multiLevelType w:val="hybridMultilevel"/>
    <w:tmpl w:val="06124F60"/>
    <w:lvl w:ilvl="0" w:tplc="B602FD4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1E875108"/>
    <w:multiLevelType w:val="hybridMultilevel"/>
    <w:tmpl w:val="E70C70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1F3F5A09"/>
    <w:multiLevelType w:val="hybridMultilevel"/>
    <w:tmpl w:val="1EB8DB50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203051A"/>
    <w:multiLevelType w:val="hybridMultilevel"/>
    <w:tmpl w:val="AB94D774"/>
    <w:lvl w:ilvl="0" w:tplc="FFFFFFFF">
      <w:start w:val="3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233A2C25"/>
    <w:multiLevelType w:val="hybridMultilevel"/>
    <w:tmpl w:val="42400998"/>
    <w:lvl w:ilvl="0" w:tplc="79FE7688">
      <w:start w:val="3"/>
      <w:numFmt w:val="lowerLetter"/>
      <w:lvlText w:val="%1."/>
      <w:lvlJc w:val="left"/>
      <w:pPr>
        <w:ind w:left="1506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383231A"/>
    <w:multiLevelType w:val="hybridMultilevel"/>
    <w:tmpl w:val="BC44F302"/>
    <w:lvl w:ilvl="0" w:tplc="542ED9F4">
      <w:start w:val="1"/>
      <w:numFmt w:val="decimal"/>
      <w:lvlText w:val="%1)"/>
      <w:lvlJc w:val="left"/>
      <w:pPr>
        <w:ind w:left="1287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9" w15:restartNumberingAfterBreak="0">
    <w:nsid w:val="24C30814"/>
    <w:multiLevelType w:val="hybridMultilevel"/>
    <w:tmpl w:val="DD0EDF78"/>
    <w:lvl w:ilvl="0" w:tplc="A844E2A2">
      <w:start w:val="1"/>
      <w:numFmt w:val="decimal"/>
      <w:lvlText w:val="%1."/>
      <w:lvlJc w:val="left"/>
      <w:pPr>
        <w:ind w:left="720" w:hanging="360"/>
      </w:pPr>
      <w:rPr>
        <w:rFonts w:ascii="Comic Sans MS" w:eastAsia="Comic Sans MS" w:hAnsi="Comic Sans MS" w:cs="Comic Sans MS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25E912E3"/>
    <w:multiLevelType w:val="hybridMultilevel"/>
    <w:tmpl w:val="E6722434"/>
    <w:lvl w:ilvl="0" w:tplc="FFFFFFFF">
      <w:start w:val="1"/>
      <w:numFmt w:val="lowerLetter"/>
      <w:lvlText w:val="%1."/>
      <w:lvlJc w:val="left"/>
      <w:pPr>
        <w:ind w:left="1506" w:hanging="360"/>
      </w:pPr>
    </w:lvl>
    <w:lvl w:ilvl="1" w:tplc="FFFFFFFF" w:tentative="1">
      <w:start w:val="1"/>
      <w:numFmt w:val="lowerLetter"/>
      <w:lvlText w:val="%2."/>
      <w:lvlJc w:val="left"/>
      <w:pPr>
        <w:ind w:left="2226" w:hanging="360"/>
      </w:pPr>
    </w:lvl>
    <w:lvl w:ilvl="2" w:tplc="FFFFFFFF" w:tentative="1">
      <w:start w:val="1"/>
      <w:numFmt w:val="lowerRoman"/>
      <w:lvlText w:val="%3."/>
      <w:lvlJc w:val="right"/>
      <w:pPr>
        <w:ind w:left="2946" w:hanging="180"/>
      </w:pPr>
    </w:lvl>
    <w:lvl w:ilvl="3" w:tplc="FFFFFFFF" w:tentative="1">
      <w:start w:val="1"/>
      <w:numFmt w:val="decimal"/>
      <w:lvlText w:val="%4."/>
      <w:lvlJc w:val="left"/>
      <w:pPr>
        <w:ind w:left="3666" w:hanging="360"/>
      </w:pPr>
    </w:lvl>
    <w:lvl w:ilvl="4" w:tplc="FFFFFFFF" w:tentative="1">
      <w:start w:val="1"/>
      <w:numFmt w:val="lowerLetter"/>
      <w:lvlText w:val="%5."/>
      <w:lvlJc w:val="left"/>
      <w:pPr>
        <w:ind w:left="4386" w:hanging="360"/>
      </w:pPr>
    </w:lvl>
    <w:lvl w:ilvl="5" w:tplc="FFFFFFFF" w:tentative="1">
      <w:start w:val="1"/>
      <w:numFmt w:val="lowerRoman"/>
      <w:lvlText w:val="%6."/>
      <w:lvlJc w:val="right"/>
      <w:pPr>
        <w:ind w:left="5106" w:hanging="180"/>
      </w:pPr>
    </w:lvl>
    <w:lvl w:ilvl="6" w:tplc="FFFFFFFF" w:tentative="1">
      <w:start w:val="1"/>
      <w:numFmt w:val="decimal"/>
      <w:lvlText w:val="%7."/>
      <w:lvlJc w:val="left"/>
      <w:pPr>
        <w:ind w:left="5826" w:hanging="360"/>
      </w:pPr>
    </w:lvl>
    <w:lvl w:ilvl="7" w:tplc="FFFFFFFF" w:tentative="1">
      <w:start w:val="1"/>
      <w:numFmt w:val="lowerLetter"/>
      <w:lvlText w:val="%8."/>
      <w:lvlJc w:val="left"/>
      <w:pPr>
        <w:ind w:left="6546" w:hanging="360"/>
      </w:pPr>
    </w:lvl>
    <w:lvl w:ilvl="8" w:tplc="FFFFFFFF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31" w15:restartNumberingAfterBreak="0">
    <w:nsid w:val="29914945"/>
    <w:multiLevelType w:val="hybridMultilevel"/>
    <w:tmpl w:val="3B4A089C"/>
    <w:lvl w:ilvl="0" w:tplc="A71ED63C">
      <w:start w:val="2"/>
      <w:numFmt w:val="decimal"/>
      <w:lvlText w:val="%1."/>
      <w:lvlJc w:val="left"/>
      <w:pPr>
        <w:ind w:left="113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B602D61"/>
    <w:multiLevelType w:val="hybridMultilevel"/>
    <w:tmpl w:val="5D226E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2BC8565E"/>
    <w:multiLevelType w:val="hybridMultilevel"/>
    <w:tmpl w:val="58FC477C"/>
    <w:lvl w:ilvl="0" w:tplc="9EA80056">
      <w:start w:val="2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2CF5639D"/>
    <w:multiLevelType w:val="hybridMultilevel"/>
    <w:tmpl w:val="D2C42C08"/>
    <w:lvl w:ilvl="0" w:tplc="04090015">
      <w:start w:val="1"/>
      <w:numFmt w:val="upperLetter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2D3C19C2"/>
    <w:multiLevelType w:val="hybridMultilevel"/>
    <w:tmpl w:val="A22CF2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2E2A2E32"/>
    <w:multiLevelType w:val="hybridMultilevel"/>
    <w:tmpl w:val="2E4C60FE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7" w15:restartNumberingAfterBreak="0">
    <w:nsid w:val="2FAC2909"/>
    <w:multiLevelType w:val="hybridMultilevel"/>
    <w:tmpl w:val="F948CD38"/>
    <w:lvl w:ilvl="0" w:tplc="AB82287A">
      <w:start w:val="21"/>
      <w:numFmt w:val="decimal"/>
      <w:lvlText w:val="%1)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316473B9"/>
    <w:multiLevelType w:val="hybridMultilevel"/>
    <w:tmpl w:val="AC086268"/>
    <w:lvl w:ilvl="0" w:tplc="AC34CD9E">
      <w:start w:val="1"/>
      <w:numFmt w:val="lowerLetter"/>
      <w:lvlText w:val="%1)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1C35065"/>
    <w:multiLevelType w:val="hybridMultilevel"/>
    <w:tmpl w:val="25242B26"/>
    <w:lvl w:ilvl="0" w:tplc="0409000F">
      <w:start w:val="1"/>
      <w:numFmt w:val="decimal"/>
      <w:lvlText w:val="%1."/>
      <w:lvlJc w:val="left"/>
      <w:pPr>
        <w:ind w:left="1161" w:hanging="360"/>
      </w:pPr>
      <w:rPr>
        <w:rFonts w:hint="default"/>
        <w:b w:val="0"/>
        <w:bCs w:val="0"/>
        <w:i w:val="0"/>
        <w:iCs w:val="0"/>
        <w:spacing w:val="-1"/>
        <w:w w:val="100"/>
        <w:sz w:val="24"/>
        <w:szCs w:val="24"/>
        <w:lang w:eastAsia="en-US" w:bidi="ar-SA"/>
      </w:rPr>
    </w:lvl>
    <w:lvl w:ilvl="1" w:tplc="FFFFFFFF">
      <w:numFmt w:val="bullet"/>
      <w:lvlText w:val="•"/>
      <w:lvlJc w:val="left"/>
      <w:pPr>
        <w:ind w:left="2032" w:hanging="360"/>
      </w:pPr>
      <w:rPr>
        <w:rFonts w:hint="default"/>
        <w:lang w:eastAsia="en-US" w:bidi="ar-SA"/>
      </w:rPr>
    </w:lvl>
    <w:lvl w:ilvl="2" w:tplc="FFFFFFFF">
      <w:numFmt w:val="bullet"/>
      <w:lvlText w:val="•"/>
      <w:lvlJc w:val="left"/>
      <w:pPr>
        <w:ind w:left="2904" w:hanging="360"/>
      </w:pPr>
      <w:rPr>
        <w:rFonts w:hint="default"/>
        <w:lang w:eastAsia="en-US" w:bidi="ar-SA"/>
      </w:rPr>
    </w:lvl>
    <w:lvl w:ilvl="3" w:tplc="FFFFFFFF">
      <w:numFmt w:val="bullet"/>
      <w:lvlText w:val="•"/>
      <w:lvlJc w:val="left"/>
      <w:pPr>
        <w:ind w:left="3776" w:hanging="360"/>
      </w:pPr>
      <w:rPr>
        <w:rFonts w:hint="default"/>
        <w:lang w:eastAsia="en-US" w:bidi="ar-SA"/>
      </w:rPr>
    </w:lvl>
    <w:lvl w:ilvl="4" w:tplc="FFFFFFFF">
      <w:numFmt w:val="bullet"/>
      <w:lvlText w:val="•"/>
      <w:lvlJc w:val="left"/>
      <w:pPr>
        <w:ind w:left="4648" w:hanging="360"/>
      </w:pPr>
      <w:rPr>
        <w:rFonts w:hint="default"/>
        <w:lang w:eastAsia="en-US" w:bidi="ar-SA"/>
      </w:rPr>
    </w:lvl>
    <w:lvl w:ilvl="5" w:tplc="FFFFFFFF">
      <w:numFmt w:val="bullet"/>
      <w:lvlText w:val="•"/>
      <w:lvlJc w:val="left"/>
      <w:pPr>
        <w:ind w:left="5521" w:hanging="360"/>
      </w:pPr>
      <w:rPr>
        <w:rFonts w:hint="default"/>
        <w:lang w:eastAsia="en-US" w:bidi="ar-SA"/>
      </w:rPr>
    </w:lvl>
    <w:lvl w:ilvl="6" w:tplc="FFFFFFFF">
      <w:numFmt w:val="bullet"/>
      <w:lvlText w:val="•"/>
      <w:lvlJc w:val="left"/>
      <w:pPr>
        <w:ind w:left="6393" w:hanging="360"/>
      </w:pPr>
      <w:rPr>
        <w:rFonts w:hint="default"/>
        <w:lang w:eastAsia="en-US" w:bidi="ar-SA"/>
      </w:rPr>
    </w:lvl>
    <w:lvl w:ilvl="7" w:tplc="FFFFFFFF">
      <w:numFmt w:val="bullet"/>
      <w:lvlText w:val="•"/>
      <w:lvlJc w:val="left"/>
      <w:pPr>
        <w:ind w:left="7265" w:hanging="360"/>
      </w:pPr>
      <w:rPr>
        <w:rFonts w:hint="default"/>
        <w:lang w:eastAsia="en-US" w:bidi="ar-SA"/>
      </w:rPr>
    </w:lvl>
    <w:lvl w:ilvl="8" w:tplc="FFFFFFFF">
      <w:numFmt w:val="bullet"/>
      <w:lvlText w:val="•"/>
      <w:lvlJc w:val="left"/>
      <w:pPr>
        <w:ind w:left="8137" w:hanging="360"/>
      </w:pPr>
      <w:rPr>
        <w:rFonts w:hint="default"/>
        <w:lang w:eastAsia="en-US" w:bidi="ar-SA"/>
      </w:rPr>
    </w:lvl>
  </w:abstractNum>
  <w:abstractNum w:abstractNumId="40" w15:restartNumberingAfterBreak="0">
    <w:nsid w:val="328558B9"/>
    <w:multiLevelType w:val="hybridMultilevel"/>
    <w:tmpl w:val="AB94D774"/>
    <w:lvl w:ilvl="0" w:tplc="1A86FABC">
      <w:start w:val="3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2CD1C14"/>
    <w:multiLevelType w:val="hybridMultilevel"/>
    <w:tmpl w:val="45901FA4"/>
    <w:lvl w:ilvl="0" w:tplc="FFFFFFFF">
      <w:start w:val="1"/>
      <w:numFmt w:val="lowerLetter"/>
      <w:lvlText w:val="%1."/>
      <w:lvlJc w:val="left"/>
      <w:pPr>
        <w:ind w:left="1506" w:hanging="360"/>
      </w:pPr>
    </w:lvl>
    <w:lvl w:ilvl="1" w:tplc="FFFFFFFF" w:tentative="1">
      <w:start w:val="1"/>
      <w:numFmt w:val="lowerLetter"/>
      <w:lvlText w:val="%2."/>
      <w:lvlJc w:val="left"/>
      <w:pPr>
        <w:ind w:left="2226" w:hanging="360"/>
      </w:pPr>
    </w:lvl>
    <w:lvl w:ilvl="2" w:tplc="FFFFFFFF" w:tentative="1">
      <w:start w:val="1"/>
      <w:numFmt w:val="lowerRoman"/>
      <w:lvlText w:val="%3."/>
      <w:lvlJc w:val="right"/>
      <w:pPr>
        <w:ind w:left="2946" w:hanging="180"/>
      </w:pPr>
    </w:lvl>
    <w:lvl w:ilvl="3" w:tplc="FFFFFFFF" w:tentative="1">
      <w:start w:val="1"/>
      <w:numFmt w:val="decimal"/>
      <w:lvlText w:val="%4."/>
      <w:lvlJc w:val="left"/>
      <w:pPr>
        <w:ind w:left="3666" w:hanging="360"/>
      </w:pPr>
    </w:lvl>
    <w:lvl w:ilvl="4" w:tplc="FFFFFFFF" w:tentative="1">
      <w:start w:val="1"/>
      <w:numFmt w:val="lowerLetter"/>
      <w:lvlText w:val="%5."/>
      <w:lvlJc w:val="left"/>
      <w:pPr>
        <w:ind w:left="4386" w:hanging="360"/>
      </w:pPr>
    </w:lvl>
    <w:lvl w:ilvl="5" w:tplc="FFFFFFFF" w:tentative="1">
      <w:start w:val="1"/>
      <w:numFmt w:val="lowerRoman"/>
      <w:lvlText w:val="%6."/>
      <w:lvlJc w:val="right"/>
      <w:pPr>
        <w:ind w:left="5106" w:hanging="180"/>
      </w:pPr>
    </w:lvl>
    <w:lvl w:ilvl="6" w:tplc="FFFFFFFF" w:tentative="1">
      <w:start w:val="1"/>
      <w:numFmt w:val="decimal"/>
      <w:lvlText w:val="%7."/>
      <w:lvlJc w:val="left"/>
      <w:pPr>
        <w:ind w:left="5826" w:hanging="360"/>
      </w:pPr>
    </w:lvl>
    <w:lvl w:ilvl="7" w:tplc="FFFFFFFF" w:tentative="1">
      <w:start w:val="1"/>
      <w:numFmt w:val="lowerLetter"/>
      <w:lvlText w:val="%8."/>
      <w:lvlJc w:val="left"/>
      <w:pPr>
        <w:ind w:left="6546" w:hanging="360"/>
      </w:pPr>
    </w:lvl>
    <w:lvl w:ilvl="8" w:tplc="FFFFFFFF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42" w15:restartNumberingAfterBreak="0">
    <w:nsid w:val="32E6588F"/>
    <w:multiLevelType w:val="hybridMultilevel"/>
    <w:tmpl w:val="5C2696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30754D1"/>
    <w:multiLevelType w:val="hybridMultilevel"/>
    <w:tmpl w:val="7CD8F502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B21A4708">
      <w:start w:val="1"/>
      <w:numFmt w:val="upperLetter"/>
      <w:lvlText w:val="%2."/>
      <w:lvlJc w:val="left"/>
      <w:pPr>
        <w:ind w:left="2149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4" w15:restartNumberingAfterBreak="0">
    <w:nsid w:val="33D64EA7"/>
    <w:multiLevelType w:val="hybridMultilevel"/>
    <w:tmpl w:val="45CAA55E"/>
    <w:lvl w:ilvl="0" w:tplc="FFFFFFFF">
      <w:start w:val="1"/>
      <w:numFmt w:val="decimal"/>
      <w:lvlText w:val="%1."/>
      <w:lvlJc w:val="left"/>
      <w:pPr>
        <w:ind w:left="1135" w:hanging="360"/>
      </w:p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45" w15:restartNumberingAfterBreak="0">
    <w:nsid w:val="34031F96"/>
    <w:multiLevelType w:val="hybridMultilevel"/>
    <w:tmpl w:val="00B219CE"/>
    <w:lvl w:ilvl="0" w:tplc="04210015">
      <w:start w:val="1"/>
      <w:numFmt w:val="upperLetter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34E04369"/>
    <w:multiLevelType w:val="hybridMultilevel"/>
    <w:tmpl w:val="9D1A7842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7" w15:restartNumberingAfterBreak="0">
    <w:nsid w:val="35997AD0"/>
    <w:multiLevelType w:val="hybridMultilevel"/>
    <w:tmpl w:val="BF30336A"/>
    <w:lvl w:ilvl="0" w:tplc="DF08B428">
      <w:start w:val="14"/>
      <w:numFmt w:val="decimal"/>
      <w:lvlText w:val="%1)"/>
      <w:lvlJc w:val="left"/>
      <w:pPr>
        <w:ind w:left="1571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35FB2B34"/>
    <w:multiLevelType w:val="hybridMultilevel"/>
    <w:tmpl w:val="6A76C77C"/>
    <w:lvl w:ilvl="0" w:tplc="6DFE1D9E">
      <w:start w:val="2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386F3B50"/>
    <w:multiLevelType w:val="hybridMultilevel"/>
    <w:tmpl w:val="5C20B062"/>
    <w:lvl w:ilvl="0" w:tplc="04090011">
      <w:start w:val="1"/>
      <w:numFmt w:val="decimal"/>
      <w:lvlText w:val="%1)"/>
      <w:lvlJc w:val="left"/>
      <w:pPr>
        <w:ind w:left="1211" w:hanging="360"/>
      </w:p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50" w15:restartNumberingAfterBreak="0">
    <w:nsid w:val="39634358"/>
    <w:multiLevelType w:val="hybridMultilevel"/>
    <w:tmpl w:val="09C078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39E552A8"/>
    <w:multiLevelType w:val="hybridMultilevel"/>
    <w:tmpl w:val="A93265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3C803304"/>
    <w:multiLevelType w:val="hybridMultilevel"/>
    <w:tmpl w:val="AEB28644"/>
    <w:lvl w:ilvl="0" w:tplc="6B7CFF7E">
      <w:start w:val="1"/>
      <w:numFmt w:val="decimal"/>
      <w:lvlText w:val="%1)"/>
      <w:lvlJc w:val="left"/>
      <w:pPr>
        <w:ind w:left="1161" w:hanging="360"/>
      </w:pPr>
      <w:rPr>
        <w:rFonts w:ascii="Comic Sans MS" w:eastAsia="Comic Sans MS" w:hAnsi="Comic Sans MS" w:cs="Comic Sans MS" w:hint="default"/>
        <w:b w:val="0"/>
        <w:bCs w:val="0"/>
        <w:i w:val="0"/>
        <w:iCs w:val="0"/>
        <w:spacing w:val="-1"/>
        <w:w w:val="100"/>
        <w:sz w:val="24"/>
        <w:szCs w:val="24"/>
        <w:lang w:eastAsia="en-US" w:bidi="ar-SA"/>
      </w:rPr>
    </w:lvl>
    <w:lvl w:ilvl="1" w:tplc="26468EE0">
      <w:numFmt w:val="bullet"/>
      <w:lvlText w:val="•"/>
      <w:lvlJc w:val="left"/>
      <w:pPr>
        <w:ind w:left="2032" w:hanging="360"/>
      </w:pPr>
      <w:rPr>
        <w:rFonts w:hint="default"/>
        <w:lang w:eastAsia="en-US" w:bidi="ar-SA"/>
      </w:rPr>
    </w:lvl>
    <w:lvl w:ilvl="2" w:tplc="CB2C0B4C">
      <w:numFmt w:val="bullet"/>
      <w:lvlText w:val="•"/>
      <w:lvlJc w:val="left"/>
      <w:pPr>
        <w:ind w:left="2904" w:hanging="360"/>
      </w:pPr>
      <w:rPr>
        <w:rFonts w:hint="default"/>
        <w:lang w:eastAsia="en-US" w:bidi="ar-SA"/>
      </w:rPr>
    </w:lvl>
    <w:lvl w:ilvl="3" w:tplc="A7EEDD58">
      <w:numFmt w:val="bullet"/>
      <w:lvlText w:val="•"/>
      <w:lvlJc w:val="left"/>
      <w:pPr>
        <w:ind w:left="3776" w:hanging="360"/>
      </w:pPr>
      <w:rPr>
        <w:rFonts w:hint="default"/>
        <w:lang w:eastAsia="en-US" w:bidi="ar-SA"/>
      </w:rPr>
    </w:lvl>
    <w:lvl w:ilvl="4" w:tplc="1B2E0D40">
      <w:numFmt w:val="bullet"/>
      <w:lvlText w:val="•"/>
      <w:lvlJc w:val="left"/>
      <w:pPr>
        <w:ind w:left="4648" w:hanging="360"/>
      </w:pPr>
      <w:rPr>
        <w:rFonts w:hint="default"/>
        <w:lang w:eastAsia="en-US" w:bidi="ar-SA"/>
      </w:rPr>
    </w:lvl>
    <w:lvl w:ilvl="5" w:tplc="8F68FBD0">
      <w:numFmt w:val="bullet"/>
      <w:lvlText w:val="•"/>
      <w:lvlJc w:val="left"/>
      <w:pPr>
        <w:ind w:left="5521" w:hanging="360"/>
      </w:pPr>
      <w:rPr>
        <w:rFonts w:hint="default"/>
        <w:lang w:eastAsia="en-US" w:bidi="ar-SA"/>
      </w:rPr>
    </w:lvl>
    <w:lvl w:ilvl="6" w:tplc="25627B84">
      <w:numFmt w:val="bullet"/>
      <w:lvlText w:val="•"/>
      <w:lvlJc w:val="left"/>
      <w:pPr>
        <w:ind w:left="6393" w:hanging="360"/>
      </w:pPr>
      <w:rPr>
        <w:rFonts w:hint="default"/>
        <w:lang w:eastAsia="en-US" w:bidi="ar-SA"/>
      </w:rPr>
    </w:lvl>
    <w:lvl w:ilvl="7" w:tplc="DC1007AE">
      <w:numFmt w:val="bullet"/>
      <w:lvlText w:val="•"/>
      <w:lvlJc w:val="left"/>
      <w:pPr>
        <w:ind w:left="7265" w:hanging="360"/>
      </w:pPr>
      <w:rPr>
        <w:rFonts w:hint="default"/>
        <w:lang w:eastAsia="en-US" w:bidi="ar-SA"/>
      </w:rPr>
    </w:lvl>
    <w:lvl w:ilvl="8" w:tplc="D8222E00">
      <w:numFmt w:val="bullet"/>
      <w:lvlText w:val="•"/>
      <w:lvlJc w:val="left"/>
      <w:pPr>
        <w:ind w:left="8137" w:hanging="360"/>
      </w:pPr>
      <w:rPr>
        <w:rFonts w:hint="default"/>
        <w:lang w:eastAsia="en-US" w:bidi="ar-SA"/>
      </w:rPr>
    </w:lvl>
  </w:abstractNum>
  <w:abstractNum w:abstractNumId="53" w15:restartNumberingAfterBreak="0">
    <w:nsid w:val="3DE54139"/>
    <w:multiLevelType w:val="hybridMultilevel"/>
    <w:tmpl w:val="EC447544"/>
    <w:lvl w:ilvl="0" w:tplc="0409000F">
      <w:start w:val="1"/>
      <w:numFmt w:val="decimal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54" w15:restartNumberingAfterBreak="0">
    <w:nsid w:val="3EC126EF"/>
    <w:multiLevelType w:val="hybridMultilevel"/>
    <w:tmpl w:val="EC447544"/>
    <w:lvl w:ilvl="0" w:tplc="FFFFFFFF">
      <w:start w:val="1"/>
      <w:numFmt w:val="decimal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55" w15:restartNumberingAfterBreak="0">
    <w:nsid w:val="3EC60347"/>
    <w:multiLevelType w:val="hybridMultilevel"/>
    <w:tmpl w:val="EAAEC7C6"/>
    <w:lvl w:ilvl="0" w:tplc="991ADE9E">
      <w:start w:val="1"/>
      <w:numFmt w:val="decimal"/>
      <w:lvlText w:val="%1."/>
      <w:lvlJc w:val="left"/>
      <w:pPr>
        <w:ind w:left="1135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56" w15:restartNumberingAfterBreak="0">
    <w:nsid w:val="404B4732"/>
    <w:multiLevelType w:val="hybridMultilevel"/>
    <w:tmpl w:val="1CDC9688"/>
    <w:lvl w:ilvl="0" w:tplc="0CCA0268">
      <w:start w:val="1"/>
      <w:numFmt w:val="lowerLetter"/>
      <w:lvlText w:val="%1)"/>
      <w:lvlJc w:val="left"/>
      <w:pPr>
        <w:ind w:left="1571" w:hanging="360"/>
      </w:pPr>
      <w:rPr>
        <w:b w:val="0"/>
        <w:bCs w:val="0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7" w15:restartNumberingAfterBreak="0">
    <w:nsid w:val="40A41764"/>
    <w:multiLevelType w:val="hybridMultilevel"/>
    <w:tmpl w:val="2EEA2E3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42B97AA4"/>
    <w:multiLevelType w:val="hybridMultilevel"/>
    <w:tmpl w:val="65B0A49C"/>
    <w:lvl w:ilvl="0" w:tplc="5BDCA3DA">
      <w:start w:val="1"/>
      <w:numFmt w:val="lowerLetter"/>
      <w:lvlText w:val="%1)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44FD6583"/>
    <w:multiLevelType w:val="hybridMultilevel"/>
    <w:tmpl w:val="4A528946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0" w15:restartNumberingAfterBreak="0">
    <w:nsid w:val="45115BD4"/>
    <w:multiLevelType w:val="hybridMultilevel"/>
    <w:tmpl w:val="EC447544"/>
    <w:lvl w:ilvl="0" w:tplc="0409000F">
      <w:start w:val="1"/>
      <w:numFmt w:val="decimal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61" w15:restartNumberingAfterBreak="0">
    <w:nsid w:val="45E76E17"/>
    <w:multiLevelType w:val="hybridMultilevel"/>
    <w:tmpl w:val="DCE833E6"/>
    <w:lvl w:ilvl="0" w:tplc="04090015">
      <w:start w:val="1"/>
      <w:numFmt w:val="upp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2" w15:restartNumberingAfterBreak="0">
    <w:nsid w:val="464051F9"/>
    <w:multiLevelType w:val="hybridMultilevel"/>
    <w:tmpl w:val="E31ADDB2"/>
    <w:lvl w:ilvl="0" w:tplc="F07422BE">
      <w:start w:val="1"/>
      <w:numFmt w:val="decimal"/>
      <w:lvlText w:val="%1."/>
      <w:lvlJc w:val="left"/>
      <w:pPr>
        <w:ind w:left="36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014" w:hanging="360"/>
      </w:pPr>
    </w:lvl>
    <w:lvl w:ilvl="2" w:tplc="3809001B" w:tentative="1">
      <w:start w:val="1"/>
      <w:numFmt w:val="lowerRoman"/>
      <w:lvlText w:val="%3."/>
      <w:lvlJc w:val="right"/>
      <w:pPr>
        <w:ind w:left="1734" w:hanging="180"/>
      </w:pPr>
    </w:lvl>
    <w:lvl w:ilvl="3" w:tplc="3809000F" w:tentative="1">
      <w:start w:val="1"/>
      <w:numFmt w:val="decimal"/>
      <w:lvlText w:val="%4."/>
      <w:lvlJc w:val="left"/>
      <w:pPr>
        <w:ind w:left="2454" w:hanging="360"/>
      </w:pPr>
    </w:lvl>
    <w:lvl w:ilvl="4" w:tplc="38090019" w:tentative="1">
      <w:start w:val="1"/>
      <w:numFmt w:val="lowerLetter"/>
      <w:lvlText w:val="%5."/>
      <w:lvlJc w:val="left"/>
      <w:pPr>
        <w:ind w:left="3174" w:hanging="360"/>
      </w:pPr>
    </w:lvl>
    <w:lvl w:ilvl="5" w:tplc="3809001B" w:tentative="1">
      <w:start w:val="1"/>
      <w:numFmt w:val="lowerRoman"/>
      <w:lvlText w:val="%6."/>
      <w:lvlJc w:val="right"/>
      <w:pPr>
        <w:ind w:left="3894" w:hanging="180"/>
      </w:pPr>
    </w:lvl>
    <w:lvl w:ilvl="6" w:tplc="3809000F" w:tentative="1">
      <w:start w:val="1"/>
      <w:numFmt w:val="decimal"/>
      <w:lvlText w:val="%7."/>
      <w:lvlJc w:val="left"/>
      <w:pPr>
        <w:ind w:left="4614" w:hanging="360"/>
      </w:pPr>
    </w:lvl>
    <w:lvl w:ilvl="7" w:tplc="38090019" w:tentative="1">
      <w:start w:val="1"/>
      <w:numFmt w:val="lowerLetter"/>
      <w:lvlText w:val="%8."/>
      <w:lvlJc w:val="left"/>
      <w:pPr>
        <w:ind w:left="5334" w:hanging="360"/>
      </w:pPr>
    </w:lvl>
    <w:lvl w:ilvl="8" w:tplc="3809001B" w:tentative="1">
      <w:start w:val="1"/>
      <w:numFmt w:val="lowerRoman"/>
      <w:lvlText w:val="%9."/>
      <w:lvlJc w:val="right"/>
      <w:pPr>
        <w:ind w:left="6054" w:hanging="180"/>
      </w:pPr>
    </w:lvl>
  </w:abstractNum>
  <w:abstractNum w:abstractNumId="63" w15:restartNumberingAfterBreak="0">
    <w:nsid w:val="46A91180"/>
    <w:multiLevelType w:val="hybridMultilevel"/>
    <w:tmpl w:val="F8F2DEF4"/>
    <w:lvl w:ilvl="0" w:tplc="04090017">
      <w:start w:val="1"/>
      <w:numFmt w:val="lowerLetter"/>
      <w:lvlText w:val="%1)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64" w15:restartNumberingAfterBreak="0">
    <w:nsid w:val="481044B5"/>
    <w:multiLevelType w:val="hybridMultilevel"/>
    <w:tmpl w:val="0D908E1C"/>
    <w:lvl w:ilvl="0" w:tplc="64EACE38">
      <w:start w:val="1"/>
      <w:numFmt w:val="decimal"/>
      <w:lvlText w:val="%1)"/>
      <w:lvlJc w:val="left"/>
      <w:pPr>
        <w:ind w:left="1084" w:hanging="360"/>
      </w:pPr>
      <w:rPr>
        <w:rFonts w:ascii="Comic Sans MS" w:eastAsia="Comic Sans MS" w:hAnsi="Comic Sans MS" w:cs="Comic Sans MS" w:hint="default"/>
        <w:b w:val="0"/>
        <w:bCs w:val="0"/>
        <w:i w:val="0"/>
        <w:iCs w:val="0"/>
        <w:spacing w:val="-1"/>
        <w:w w:val="100"/>
        <w:sz w:val="24"/>
        <w:szCs w:val="24"/>
        <w:lang w:eastAsia="en-US" w:bidi="ar-SA"/>
      </w:rPr>
    </w:lvl>
    <w:lvl w:ilvl="1" w:tplc="CD64FCCA">
      <w:numFmt w:val="bullet"/>
      <w:lvlText w:val="•"/>
      <w:lvlJc w:val="left"/>
      <w:pPr>
        <w:ind w:left="1960" w:hanging="360"/>
      </w:pPr>
      <w:rPr>
        <w:rFonts w:hint="default"/>
        <w:lang w:eastAsia="en-US" w:bidi="ar-SA"/>
      </w:rPr>
    </w:lvl>
    <w:lvl w:ilvl="2" w:tplc="66B6C054">
      <w:numFmt w:val="bullet"/>
      <w:lvlText w:val="•"/>
      <w:lvlJc w:val="left"/>
      <w:pPr>
        <w:ind w:left="2840" w:hanging="360"/>
      </w:pPr>
      <w:rPr>
        <w:rFonts w:hint="default"/>
        <w:lang w:eastAsia="en-US" w:bidi="ar-SA"/>
      </w:rPr>
    </w:lvl>
    <w:lvl w:ilvl="3" w:tplc="086A0716">
      <w:numFmt w:val="bullet"/>
      <w:lvlText w:val="•"/>
      <w:lvlJc w:val="left"/>
      <w:pPr>
        <w:ind w:left="3720" w:hanging="360"/>
      </w:pPr>
      <w:rPr>
        <w:rFonts w:hint="default"/>
        <w:lang w:eastAsia="en-US" w:bidi="ar-SA"/>
      </w:rPr>
    </w:lvl>
    <w:lvl w:ilvl="4" w:tplc="312EF738">
      <w:numFmt w:val="bullet"/>
      <w:lvlText w:val="•"/>
      <w:lvlJc w:val="left"/>
      <w:pPr>
        <w:ind w:left="4600" w:hanging="360"/>
      </w:pPr>
      <w:rPr>
        <w:rFonts w:hint="default"/>
        <w:lang w:eastAsia="en-US" w:bidi="ar-SA"/>
      </w:rPr>
    </w:lvl>
    <w:lvl w:ilvl="5" w:tplc="DD242908">
      <w:numFmt w:val="bullet"/>
      <w:lvlText w:val="•"/>
      <w:lvlJc w:val="left"/>
      <w:pPr>
        <w:ind w:left="5481" w:hanging="360"/>
      </w:pPr>
      <w:rPr>
        <w:rFonts w:hint="default"/>
        <w:lang w:eastAsia="en-US" w:bidi="ar-SA"/>
      </w:rPr>
    </w:lvl>
    <w:lvl w:ilvl="6" w:tplc="9146CC2C">
      <w:numFmt w:val="bullet"/>
      <w:lvlText w:val="•"/>
      <w:lvlJc w:val="left"/>
      <w:pPr>
        <w:ind w:left="6361" w:hanging="360"/>
      </w:pPr>
      <w:rPr>
        <w:rFonts w:hint="default"/>
        <w:lang w:eastAsia="en-US" w:bidi="ar-SA"/>
      </w:rPr>
    </w:lvl>
    <w:lvl w:ilvl="7" w:tplc="5350AF1A">
      <w:numFmt w:val="bullet"/>
      <w:lvlText w:val="•"/>
      <w:lvlJc w:val="left"/>
      <w:pPr>
        <w:ind w:left="7241" w:hanging="360"/>
      </w:pPr>
      <w:rPr>
        <w:rFonts w:hint="default"/>
        <w:lang w:eastAsia="en-US" w:bidi="ar-SA"/>
      </w:rPr>
    </w:lvl>
    <w:lvl w:ilvl="8" w:tplc="FCE2FC9A">
      <w:numFmt w:val="bullet"/>
      <w:lvlText w:val="•"/>
      <w:lvlJc w:val="left"/>
      <w:pPr>
        <w:ind w:left="8121" w:hanging="360"/>
      </w:pPr>
      <w:rPr>
        <w:rFonts w:hint="default"/>
        <w:lang w:eastAsia="en-US" w:bidi="ar-SA"/>
      </w:rPr>
    </w:lvl>
  </w:abstractNum>
  <w:abstractNum w:abstractNumId="65" w15:restartNumberingAfterBreak="0">
    <w:nsid w:val="48B91A6C"/>
    <w:multiLevelType w:val="hybridMultilevel"/>
    <w:tmpl w:val="CCFED9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4A0E3909"/>
    <w:multiLevelType w:val="hybridMultilevel"/>
    <w:tmpl w:val="7000284A"/>
    <w:lvl w:ilvl="0" w:tplc="0409000F">
      <w:start w:val="1"/>
      <w:numFmt w:val="decimal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67" w15:restartNumberingAfterBreak="0">
    <w:nsid w:val="4AAE2AC3"/>
    <w:multiLevelType w:val="hybridMultilevel"/>
    <w:tmpl w:val="E44CF50E"/>
    <w:lvl w:ilvl="0" w:tplc="FFFFFFFF">
      <w:start w:val="1"/>
      <w:numFmt w:val="decimal"/>
      <w:lvlText w:val="%1)"/>
      <w:lvlJc w:val="left"/>
      <w:pPr>
        <w:ind w:left="786" w:hanging="360"/>
      </w:pPr>
    </w:lvl>
    <w:lvl w:ilvl="1" w:tplc="FFFFFFFF" w:tentative="1">
      <w:start w:val="1"/>
      <w:numFmt w:val="lowerLetter"/>
      <w:lvlText w:val="%2."/>
      <w:lvlJc w:val="left"/>
      <w:pPr>
        <w:ind w:left="1506" w:hanging="360"/>
      </w:pPr>
    </w:lvl>
    <w:lvl w:ilvl="2" w:tplc="FFFFFFFF" w:tentative="1">
      <w:start w:val="1"/>
      <w:numFmt w:val="lowerRoman"/>
      <w:lvlText w:val="%3."/>
      <w:lvlJc w:val="right"/>
      <w:pPr>
        <w:ind w:left="2226" w:hanging="180"/>
      </w:pPr>
    </w:lvl>
    <w:lvl w:ilvl="3" w:tplc="FFFFFFFF" w:tentative="1">
      <w:start w:val="1"/>
      <w:numFmt w:val="decimal"/>
      <w:lvlText w:val="%4."/>
      <w:lvlJc w:val="left"/>
      <w:pPr>
        <w:ind w:left="2946" w:hanging="360"/>
      </w:pPr>
    </w:lvl>
    <w:lvl w:ilvl="4" w:tplc="FFFFFFFF" w:tentative="1">
      <w:start w:val="1"/>
      <w:numFmt w:val="lowerLetter"/>
      <w:lvlText w:val="%5."/>
      <w:lvlJc w:val="left"/>
      <w:pPr>
        <w:ind w:left="3666" w:hanging="360"/>
      </w:pPr>
    </w:lvl>
    <w:lvl w:ilvl="5" w:tplc="FFFFFFFF" w:tentative="1">
      <w:start w:val="1"/>
      <w:numFmt w:val="lowerRoman"/>
      <w:lvlText w:val="%6."/>
      <w:lvlJc w:val="right"/>
      <w:pPr>
        <w:ind w:left="4386" w:hanging="180"/>
      </w:pPr>
    </w:lvl>
    <w:lvl w:ilvl="6" w:tplc="FFFFFFFF" w:tentative="1">
      <w:start w:val="1"/>
      <w:numFmt w:val="decimal"/>
      <w:lvlText w:val="%7."/>
      <w:lvlJc w:val="left"/>
      <w:pPr>
        <w:ind w:left="5106" w:hanging="360"/>
      </w:pPr>
    </w:lvl>
    <w:lvl w:ilvl="7" w:tplc="FFFFFFFF" w:tentative="1">
      <w:start w:val="1"/>
      <w:numFmt w:val="lowerLetter"/>
      <w:lvlText w:val="%8."/>
      <w:lvlJc w:val="left"/>
      <w:pPr>
        <w:ind w:left="5826" w:hanging="360"/>
      </w:pPr>
    </w:lvl>
    <w:lvl w:ilvl="8" w:tplc="FFFFFFFF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8" w15:restartNumberingAfterBreak="0">
    <w:nsid w:val="4C6C111E"/>
    <w:multiLevelType w:val="hybridMultilevel"/>
    <w:tmpl w:val="E44CF50E"/>
    <w:lvl w:ilvl="0" w:tplc="04090011">
      <w:start w:val="1"/>
      <w:numFmt w:val="decimal"/>
      <w:lvlText w:val="%1)"/>
      <w:lvlJc w:val="left"/>
      <w:pPr>
        <w:ind w:left="786" w:hanging="360"/>
      </w:pPr>
    </w:lvl>
    <w:lvl w:ilvl="1" w:tplc="FFFFFFFF" w:tentative="1">
      <w:start w:val="1"/>
      <w:numFmt w:val="lowerLetter"/>
      <w:lvlText w:val="%2."/>
      <w:lvlJc w:val="left"/>
      <w:pPr>
        <w:ind w:left="1506" w:hanging="360"/>
      </w:pPr>
    </w:lvl>
    <w:lvl w:ilvl="2" w:tplc="FFFFFFFF" w:tentative="1">
      <w:start w:val="1"/>
      <w:numFmt w:val="lowerRoman"/>
      <w:lvlText w:val="%3."/>
      <w:lvlJc w:val="right"/>
      <w:pPr>
        <w:ind w:left="2226" w:hanging="180"/>
      </w:pPr>
    </w:lvl>
    <w:lvl w:ilvl="3" w:tplc="FFFFFFFF" w:tentative="1">
      <w:start w:val="1"/>
      <w:numFmt w:val="decimal"/>
      <w:lvlText w:val="%4."/>
      <w:lvlJc w:val="left"/>
      <w:pPr>
        <w:ind w:left="2946" w:hanging="360"/>
      </w:pPr>
    </w:lvl>
    <w:lvl w:ilvl="4" w:tplc="FFFFFFFF" w:tentative="1">
      <w:start w:val="1"/>
      <w:numFmt w:val="lowerLetter"/>
      <w:lvlText w:val="%5."/>
      <w:lvlJc w:val="left"/>
      <w:pPr>
        <w:ind w:left="3666" w:hanging="360"/>
      </w:pPr>
    </w:lvl>
    <w:lvl w:ilvl="5" w:tplc="FFFFFFFF" w:tentative="1">
      <w:start w:val="1"/>
      <w:numFmt w:val="lowerRoman"/>
      <w:lvlText w:val="%6."/>
      <w:lvlJc w:val="right"/>
      <w:pPr>
        <w:ind w:left="4386" w:hanging="180"/>
      </w:pPr>
    </w:lvl>
    <w:lvl w:ilvl="6" w:tplc="FFFFFFFF" w:tentative="1">
      <w:start w:val="1"/>
      <w:numFmt w:val="decimal"/>
      <w:lvlText w:val="%7."/>
      <w:lvlJc w:val="left"/>
      <w:pPr>
        <w:ind w:left="5106" w:hanging="360"/>
      </w:pPr>
    </w:lvl>
    <w:lvl w:ilvl="7" w:tplc="FFFFFFFF" w:tentative="1">
      <w:start w:val="1"/>
      <w:numFmt w:val="lowerLetter"/>
      <w:lvlText w:val="%8."/>
      <w:lvlJc w:val="left"/>
      <w:pPr>
        <w:ind w:left="5826" w:hanging="360"/>
      </w:pPr>
    </w:lvl>
    <w:lvl w:ilvl="8" w:tplc="FFFFFFFF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9" w15:restartNumberingAfterBreak="0">
    <w:nsid w:val="4ED16302"/>
    <w:multiLevelType w:val="hybridMultilevel"/>
    <w:tmpl w:val="682A73B6"/>
    <w:lvl w:ilvl="0" w:tplc="1362DABA">
      <w:start w:val="1"/>
      <w:numFmt w:val="decimal"/>
      <w:lvlText w:val="%1."/>
      <w:lvlJc w:val="left"/>
      <w:pPr>
        <w:ind w:left="144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0" w15:restartNumberingAfterBreak="0">
    <w:nsid w:val="4F107183"/>
    <w:multiLevelType w:val="hybridMultilevel"/>
    <w:tmpl w:val="2D64A448"/>
    <w:lvl w:ilvl="0" w:tplc="FFFFFFFF">
      <w:start w:val="2"/>
      <w:numFmt w:val="decimal"/>
      <w:lvlText w:val="%1)"/>
      <w:lvlJc w:val="left"/>
      <w:pPr>
        <w:ind w:left="1571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505C0FE4"/>
    <w:multiLevelType w:val="hybridMultilevel"/>
    <w:tmpl w:val="80860F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5200078D"/>
    <w:multiLevelType w:val="hybridMultilevel"/>
    <w:tmpl w:val="EC447544"/>
    <w:lvl w:ilvl="0" w:tplc="FFFFFFFF">
      <w:start w:val="1"/>
      <w:numFmt w:val="decimal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73" w15:restartNumberingAfterBreak="0">
    <w:nsid w:val="53983014"/>
    <w:multiLevelType w:val="hybridMultilevel"/>
    <w:tmpl w:val="35BCC55A"/>
    <w:lvl w:ilvl="0" w:tplc="C26ADC8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color w:val="000000" w:themeColor="text1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53A94730"/>
    <w:multiLevelType w:val="hybridMultilevel"/>
    <w:tmpl w:val="86A00F1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0F">
      <w:start w:val="1"/>
      <w:numFmt w:val="decimal"/>
      <w:lvlText w:val="%2."/>
      <w:lvlJc w:val="left"/>
      <w:pPr>
        <w:ind w:left="2160" w:hanging="360"/>
      </w:pPr>
    </w:lvl>
    <w:lvl w:ilvl="2" w:tplc="79B22E78">
      <w:start w:val="4"/>
      <w:numFmt w:val="upperLetter"/>
      <w:lvlText w:val="%3."/>
      <w:lvlJc w:val="left"/>
      <w:pPr>
        <w:ind w:left="306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5" w15:restartNumberingAfterBreak="0">
    <w:nsid w:val="54383D38"/>
    <w:multiLevelType w:val="hybridMultilevel"/>
    <w:tmpl w:val="65B0A49C"/>
    <w:lvl w:ilvl="0" w:tplc="FFFFFFFF">
      <w:start w:val="1"/>
      <w:numFmt w:val="lowerLetter"/>
      <w:lvlText w:val="%1)"/>
      <w:lvlJc w:val="left"/>
      <w:pPr>
        <w:ind w:left="1429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547C52EA"/>
    <w:multiLevelType w:val="hybridMultilevel"/>
    <w:tmpl w:val="39B0970C"/>
    <w:lvl w:ilvl="0" w:tplc="5638182A">
      <w:start w:val="2"/>
      <w:numFmt w:val="decimal"/>
      <w:lvlText w:val="%1."/>
      <w:lvlJc w:val="left"/>
      <w:pPr>
        <w:ind w:left="113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55142F29"/>
    <w:multiLevelType w:val="hybridMultilevel"/>
    <w:tmpl w:val="E27C724A"/>
    <w:lvl w:ilvl="0" w:tplc="7794E64A">
      <w:start w:val="4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8" w15:restartNumberingAfterBreak="0">
    <w:nsid w:val="57EF3E55"/>
    <w:multiLevelType w:val="hybridMultilevel"/>
    <w:tmpl w:val="A82882DE"/>
    <w:lvl w:ilvl="0" w:tplc="0CCA0268">
      <w:start w:val="1"/>
      <w:numFmt w:val="lowerLetter"/>
      <w:lvlText w:val="%1)"/>
      <w:lvlJc w:val="left"/>
      <w:pPr>
        <w:ind w:left="1146" w:hanging="360"/>
      </w:pPr>
      <w:rPr>
        <w:b w:val="0"/>
        <w:bCs w:val="0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9" w15:restartNumberingAfterBreak="0">
    <w:nsid w:val="588231FC"/>
    <w:multiLevelType w:val="hybridMultilevel"/>
    <w:tmpl w:val="7DAEDC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5AE70CC8"/>
    <w:multiLevelType w:val="hybridMultilevel"/>
    <w:tmpl w:val="0968339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1" w15:restartNumberingAfterBreak="0">
    <w:nsid w:val="5B3C6306"/>
    <w:multiLevelType w:val="hybridMultilevel"/>
    <w:tmpl w:val="60FC2E4E"/>
    <w:lvl w:ilvl="0" w:tplc="0409000F">
      <w:start w:val="1"/>
      <w:numFmt w:val="decimal"/>
      <w:lvlText w:val="%1."/>
      <w:lvlJc w:val="left"/>
      <w:pPr>
        <w:ind w:left="1495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82" w15:restartNumberingAfterBreak="0">
    <w:nsid w:val="5B9B10DA"/>
    <w:multiLevelType w:val="hybridMultilevel"/>
    <w:tmpl w:val="71B00A30"/>
    <w:lvl w:ilvl="0" w:tplc="91BC7B22">
      <w:start w:val="3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5D28124A"/>
    <w:multiLevelType w:val="hybridMultilevel"/>
    <w:tmpl w:val="7E783706"/>
    <w:lvl w:ilvl="0" w:tplc="B26A043A">
      <w:start w:val="1"/>
      <w:numFmt w:val="lowerLetter"/>
      <w:lvlText w:val="%1)"/>
      <w:lvlJc w:val="left"/>
      <w:pPr>
        <w:ind w:left="1423" w:hanging="430"/>
      </w:pPr>
      <w:rPr>
        <w:rFonts w:hint="default"/>
      </w:rPr>
    </w:lvl>
    <w:lvl w:ilvl="1" w:tplc="6C7C2FAA">
      <w:start w:val="1"/>
      <w:numFmt w:val="lowerLetter"/>
      <w:lvlText w:val="%2."/>
      <w:lvlJc w:val="left"/>
      <w:pPr>
        <w:ind w:left="2073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84" w15:restartNumberingAfterBreak="0">
    <w:nsid w:val="5DA967C6"/>
    <w:multiLevelType w:val="hybridMultilevel"/>
    <w:tmpl w:val="B706F5A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612355AB"/>
    <w:multiLevelType w:val="hybridMultilevel"/>
    <w:tmpl w:val="CA64D7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 w15:restartNumberingAfterBreak="0">
    <w:nsid w:val="61356FD4"/>
    <w:multiLevelType w:val="hybridMultilevel"/>
    <w:tmpl w:val="09C409AE"/>
    <w:lvl w:ilvl="0" w:tplc="B060D872">
      <w:start w:val="1"/>
      <w:numFmt w:val="decimal"/>
      <w:lvlText w:val="%1."/>
      <w:lvlJc w:val="left"/>
      <w:pPr>
        <w:ind w:left="786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7" w15:restartNumberingAfterBreak="0">
    <w:nsid w:val="61541885"/>
    <w:multiLevelType w:val="hybridMultilevel"/>
    <w:tmpl w:val="D5022C80"/>
    <w:lvl w:ilvl="0" w:tplc="537E9214">
      <w:start w:val="1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61572206"/>
    <w:multiLevelType w:val="hybridMultilevel"/>
    <w:tmpl w:val="EBFE0208"/>
    <w:lvl w:ilvl="0" w:tplc="04090011">
      <w:start w:val="1"/>
      <w:numFmt w:val="decimal"/>
      <w:lvlText w:val="%1)"/>
      <w:lvlJc w:val="left"/>
      <w:pPr>
        <w:ind w:left="1876" w:hanging="360"/>
      </w:pPr>
    </w:lvl>
    <w:lvl w:ilvl="1" w:tplc="04090019" w:tentative="1">
      <w:start w:val="1"/>
      <w:numFmt w:val="lowerLetter"/>
      <w:lvlText w:val="%2."/>
      <w:lvlJc w:val="left"/>
      <w:pPr>
        <w:ind w:left="2596" w:hanging="360"/>
      </w:pPr>
    </w:lvl>
    <w:lvl w:ilvl="2" w:tplc="0409001B" w:tentative="1">
      <w:start w:val="1"/>
      <w:numFmt w:val="lowerRoman"/>
      <w:lvlText w:val="%3."/>
      <w:lvlJc w:val="right"/>
      <w:pPr>
        <w:ind w:left="3316" w:hanging="180"/>
      </w:pPr>
    </w:lvl>
    <w:lvl w:ilvl="3" w:tplc="0409000F" w:tentative="1">
      <w:start w:val="1"/>
      <w:numFmt w:val="decimal"/>
      <w:lvlText w:val="%4."/>
      <w:lvlJc w:val="left"/>
      <w:pPr>
        <w:ind w:left="4036" w:hanging="360"/>
      </w:pPr>
    </w:lvl>
    <w:lvl w:ilvl="4" w:tplc="04090019" w:tentative="1">
      <w:start w:val="1"/>
      <w:numFmt w:val="lowerLetter"/>
      <w:lvlText w:val="%5."/>
      <w:lvlJc w:val="left"/>
      <w:pPr>
        <w:ind w:left="4756" w:hanging="360"/>
      </w:pPr>
    </w:lvl>
    <w:lvl w:ilvl="5" w:tplc="0409001B" w:tentative="1">
      <w:start w:val="1"/>
      <w:numFmt w:val="lowerRoman"/>
      <w:lvlText w:val="%6."/>
      <w:lvlJc w:val="right"/>
      <w:pPr>
        <w:ind w:left="5476" w:hanging="180"/>
      </w:pPr>
    </w:lvl>
    <w:lvl w:ilvl="6" w:tplc="0409000F" w:tentative="1">
      <w:start w:val="1"/>
      <w:numFmt w:val="decimal"/>
      <w:lvlText w:val="%7."/>
      <w:lvlJc w:val="left"/>
      <w:pPr>
        <w:ind w:left="6196" w:hanging="360"/>
      </w:pPr>
    </w:lvl>
    <w:lvl w:ilvl="7" w:tplc="04090019" w:tentative="1">
      <w:start w:val="1"/>
      <w:numFmt w:val="lowerLetter"/>
      <w:lvlText w:val="%8."/>
      <w:lvlJc w:val="left"/>
      <w:pPr>
        <w:ind w:left="6916" w:hanging="360"/>
      </w:pPr>
    </w:lvl>
    <w:lvl w:ilvl="8" w:tplc="0409001B" w:tentative="1">
      <w:start w:val="1"/>
      <w:numFmt w:val="lowerRoman"/>
      <w:lvlText w:val="%9."/>
      <w:lvlJc w:val="right"/>
      <w:pPr>
        <w:ind w:left="7636" w:hanging="180"/>
      </w:pPr>
    </w:lvl>
  </w:abstractNum>
  <w:abstractNum w:abstractNumId="89" w15:restartNumberingAfterBreak="0">
    <w:nsid w:val="62E96324"/>
    <w:multiLevelType w:val="hybridMultilevel"/>
    <w:tmpl w:val="43A0B824"/>
    <w:lvl w:ilvl="0" w:tplc="3884ACC6">
      <w:start w:val="1"/>
      <w:numFmt w:val="decimal"/>
      <w:lvlText w:val="%1)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90" w15:restartNumberingAfterBreak="0">
    <w:nsid w:val="63FA2D92"/>
    <w:multiLevelType w:val="hybridMultilevel"/>
    <w:tmpl w:val="FBCAFB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1" w15:restartNumberingAfterBreak="0">
    <w:nsid w:val="67F45B8F"/>
    <w:multiLevelType w:val="hybridMultilevel"/>
    <w:tmpl w:val="B29CBD9A"/>
    <w:lvl w:ilvl="0" w:tplc="51BC0156">
      <w:start w:val="2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2" w15:restartNumberingAfterBreak="0">
    <w:nsid w:val="68A54554"/>
    <w:multiLevelType w:val="hybridMultilevel"/>
    <w:tmpl w:val="583EA780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3" w15:restartNumberingAfterBreak="0">
    <w:nsid w:val="68F84771"/>
    <w:multiLevelType w:val="hybridMultilevel"/>
    <w:tmpl w:val="FA8EE34E"/>
    <w:lvl w:ilvl="0" w:tplc="E5CA0B8A">
      <w:start w:val="1"/>
      <w:numFmt w:val="decimal"/>
      <w:lvlText w:val="%1)"/>
      <w:lvlJc w:val="left"/>
      <w:pPr>
        <w:ind w:left="1506" w:hanging="360"/>
      </w:pPr>
      <w:rPr>
        <w:rFonts w:ascii="Times New Roman" w:eastAsia="Times New Roman" w:hAnsi="Times New Roman" w:cs="Times New Roman" w:hint="default"/>
        <w:b w:val="0"/>
        <w:bCs w:val="0"/>
        <w:w w:val="99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4" w15:restartNumberingAfterBreak="0">
    <w:nsid w:val="6BF31256"/>
    <w:multiLevelType w:val="hybridMultilevel"/>
    <w:tmpl w:val="EC447544"/>
    <w:lvl w:ilvl="0" w:tplc="FFFFFFFF">
      <w:start w:val="1"/>
      <w:numFmt w:val="decimal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95" w15:restartNumberingAfterBreak="0">
    <w:nsid w:val="6D066100"/>
    <w:multiLevelType w:val="hybridMultilevel"/>
    <w:tmpl w:val="00564218"/>
    <w:lvl w:ilvl="0" w:tplc="F07422BE">
      <w:start w:val="1"/>
      <w:numFmt w:val="decimal"/>
      <w:lvlText w:val="%1."/>
      <w:lvlJc w:val="left"/>
      <w:pPr>
        <w:ind w:left="786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6" w15:restartNumberingAfterBreak="0">
    <w:nsid w:val="6D3E24BF"/>
    <w:multiLevelType w:val="hybridMultilevel"/>
    <w:tmpl w:val="ABEAD388"/>
    <w:lvl w:ilvl="0" w:tplc="0409000F">
      <w:start w:val="1"/>
      <w:numFmt w:val="decimal"/>
      <w:lvlText w:val="%1."/>
      <w:lvlJc w:val="left"/>
      <w:pPr>
        <w:ind w:left="1135" w:hanging="360"/>
      </w:pPr>
    </w:lvl>
    <w:lvl w:ilvl="1" w:tplc="93C697FE">
      <w:start w:val="1"/>
      <w:numFmt w:val="lowerLetter"/>
      <w:lvlText w:val="%2."/>
      <w:lvlJc w:val="left"/>
      <w:pPr>
        <w:ind w:left="1855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75" w:hanging="180"/>
      </w:pPr>
    </w:lvl>
    <w:lvl w:ilvl="3" w:tplc="0409000F" w:tentative="1">
      <w:start w:val="1"/>
      <w:numFmt w:val="decimal"/>
      <w:lvlText w:val="%4."/>
      <w:lvlJc w:val="left"/>
      <w:pPr>
        <w:ind w:left="3295" w:hanging="360"/>
      </w:pPr>
    </w:lvl>
    <w:lvl w:ilvl="4" w:tplc="04090019" w:tentative="1">
      <w:start w:val="1"/>
      <w:numFmt w:val="lowerLetter"/>
      <w:lvlText w:val="%5."/>
      <w:lvlJc w:val="left"/>
      <w:pPr>
        <w:ind w:left="4015" w:hanging="360"/>
      </w:pPr>
    </w:lvl>
    <w:lvl w:ilvl="5" w:tplc="0409001B" w:tentative="1">
      <w:start w:val="1"/>
      <w:numFmt w:val="lowerRoman"/>
      <w:lvlText w:val="%6."/>
      <w:lvlJc w:val="right"/>
      <w:pPr>
        <w:ind w:left="4735" w:hanging="180"/>
      </w:pPr>
    </w:lvl>
    <w:lvl w:ilvl="6" w:tplc="0409000F" w:tentative="1">
      <w:start w:val="1"/>
      <w:numFmt w:val="decimal"/>
      <w:lvlText w:val="%7."/>
      <w:lvlJc w:val="left"/>
      <w:pPr>
        <w:ind w:left="5455" w:hanging="360"/>
      </w:pPr>
    </w:lvl>
    <w:lvl w:ilvl="7" w:tplc="04090019" w:tentative="1">
      <w:start w:val="1"/>
      <w:numFmt w:val="lowerLetter"/>
      <w:lvlText w:val="%8."/>
      <w:lvlJc w:val="left"/>
      <w:pPr>
        <w:ind w:left="6175" w:hanging="360"/>
      </w:pPr>
    </w:lvl>
    <w:lvl w:ilvl="8" w:tplc="0409001B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97" w15:restartNumberingAfterBreak="0">
    <w:nsid w:val="70E961CA"/>
    <w:multiLevelType w:val="hybridMultilevel"/>
    <w:tmpl w:val="3A94CA50"/>
    <w:lvl w:ilvl="0" w:tplc="FFFFFFFF">
      <w:start w:val="1"/>
      <w:numFmt w:val="lowerLetter"/>
      <w:lvlText w:val="%1."/>
      <w:lvlJc w:val="left"/>
      <w:pPr>
        <w:ind w:left="1506" w:hanging="360"/>
      </w:pPr>
    </w:lvl>
    <w:lvl w:ilvl="1" w:tplc="FFFFFFFF" w:tentative="1">
      <w:start w:val="1"/>
      <w:numFmt w:val="lowerLetter"/>
      <w:lvlText w:val="%2."/>
      <w:lvlJc w:val="left"/>
      <w:pPr>
        <w:ind w:left="2226" w:hanging="360"/>
      </w:pPr>
    </w:lvl>
    <w:lvl w:ilvl="2" w:tplc="FFFFFFFF" w:tentative="1">
      <w:start w:val="1"/>
      <w:numFmt w:val="lowerRoman"/>
      <w:lvlText w:val="%3."/>
      <w:lvlJc w:val="right"/>
      <w:pPr>
        <w:ind w:left="2946" w:hanging="180"/>
      </w:pPr>
    </w:lvl>
    <w:lvl w:ilvl="3" w:tplc="FFFFFFFF" w:tentative="1">
      <w:start w:val="1"/>
      <w:numFmt w:val="decimal"/>
      <w:lvlText w:val="%4."/>
      <w:lvlJc w:val="left"/>
      <w:pPr>
        <w:ind w:left="3666" w:hanging="360"/>
      </w:pPr>
    </w:lvl>
    <w:lvl w:ilvl="4" w:tplc="FFFFFFFF" w:tentative="1">
      <w:start w:val="1"/>
      <w:numFmt w:val="lowerLetter"/>
      <w:lvlText w:val="%5."/>
      <w:lvlJc w:val="left"/>
      <w:pPr>
        <w:ind w:left="4386" w:hanging="360"/>
      </w:pPr>
    </w:lvl>
    <w:lvl w:ilvl="5" w:tplc="FFFFFFFF" w:tentative="1">
      <w:start w:val="1"/>
      <w:numFmt w:val="lowerRoman"/>
      <w:lvlText w:val="%6."/>
      <w:lvlJc w:val="right"/>
      <w:pPr>
        <w:ind w:left="5106" w:hanging="180"/>
      </w:pPr>
    </w:lvl>
    <w:lvl w:ilvl="6" w:tplc="FFFFFFFF" w:tentative="1">
      <w:start w:val="1"/>
      <w:numFmt w:val="decimal"/>
      <w:lvlText w:val="%7."/>
      <w:lvlJc w:val="left"/>
      <w:pPr>
        <w:ind w:left="5826" w:hanging="360"/>
      </w:pPr>
    </w:lvl>
    <w:lvl w:ilvl="7" w:tplc="FFFFFFFF" w:tentative="1">
      <w:start w:val="1"/>
      <w:numFmt w:val="lowerLetter"/>
      <w:lvlText w:val="%8."/>
      <w:lvlJc w:val="left"/>
      <w:pPr>
        <w:ind w:left="6546" w:hanging="360"/>
      </w:pPr>
    </w:lvl>
    <w:lvl w:ilvl="8" w:tplc="FFFFFFFF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98" w15:restartNumberingAfterBreak="0">
    <w:nsid w:val="727F4F60"/>
    <w:multiLevelType w:val="hybridMultilevel"/>
    <w:tmpl w:val="B77A7024"/>
    <w:lvl w:ilvl="0" w:tplc="9A76354A">
      <w:numFmt w:val="bullet"/>
      <w:lvlText w:val=""/>
      <w:lvlJc w:val="left"/>
      <w:pPr>
        <w:ind w:left="550" w:hanging="361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100"/>
        <w:sz w:val="24"/>
        <w:szCs w:val="24"/>
        <w:lang w:eastAsia="en-US" w:bidi="ar-SA"/>
      </w:rPr>
    </w:lvl>
    <w:lvl w:ilvl="1" w:tplc="CE763566">
      <w:numFmt w:val="bullet"/>
      <w:lvlText w:val="•"/>
      <w:lvlJc w:val="left"/>
      <w:pPr>
        <w:ind w:left="1088" w:hanging="361"/>
      </w:pPr>
      <w:rPr>
        <w:rFonts w:hint="default"/>
        <w:lang w:eastAsia="en-US" w:bidi="ar-SA"/>
      </w:rPr>
    </w:lvl>
    <w:lvl w:ilvl="2" w:tplc="F7564194">
      <w:numFmt w:val="bullet"/>
      <w:lvlText w:val="•"/>
      <w:lvlJc w:val="left"/>
      <w:pPr>
        <w:ind w:left="1616" w:hanging="361"/>
      </w:pPr>
      <w:rPr>
        <w:rFonts w:hint="default"/>
        <w:lang w:eastAsia="en-US" w:bidi="ar-SA"/>
      </w:rPr>
    </w:lvl>
    <w:lvl w:ilvl="3" w:tplc="369EA11E">
      <w:numFmt w:val="bullet"/>
      <w:lvlText w:val="•"/>
      <w:lvlJc w:val="left"/>
      <w:pPr>
        <w:ind w:left="2144" w:hanging="361"/>
      </w:pPr>
      <w:rPr>
        <w:rFonts w:hint="default"/>
        <w:lang w:eastAsia="en-US" w:bidi="ar-SA"/>
      </w:rPr>
    </w:lvl>
    <w:lvl w:ilvl="4" w:tplc="82D6E6D2">
      <w:numFmt w:val="bullet"/>
      <w:lvlText w:val="•"/>
      <w:lvlJc w:val="left"/>
      <w:pPr>
        <w:ind w:left="2672" w:hanging="361"/>
      </w:pPr>
      <w:rPr>
        <w:rFonts w:hint="default"/>
        <w:lang w:eastAsia="en-US" w:bidi="ar-SA"/>
      </w:rPr>
    </w:lvl>
    <w:lvl w:ilvl="5" w:tplc="99CE151A">
      <w:numFmt w:val="bullet"/>
      <w:lvlText w:val="•"/>
      <w:lvlJc w:val="left"/>
      <w:pPr>
        <w:ind w:left="3201" w:hanging="361"/>
      </w:pPr>
      <w:rPr>
        <w:rFonts w:hint="default"/>
        <w:lang w:eastAsia="en-US" w:bidi="ar-SA"/>
      </w:rPr>
    </w:lvl>
    <w:lvl w:ilvl="6" w:tplc="077445C4">
      <w:numFmt w:val="bullet"/>
      <w:lvlText w:val="•"/>
      <w:lvlJc w:val="left"/>
      <w:pPr>
        <w:ind w:left="3729" w:hanging="361"/>
      </w:pPr>
      <w:rPr>
        <w:rFonts w:hint="default"/>
        <w:lang w:eastAsia="en-US" w:bidi="ar-SA"/>
      </w:rPr>
    </w:lvl>
    <w:lvl w:ilvl="7" w:tplc="D5B88016">
      <w:numFmt w:val="bullet"/>
      <w:lvlText w:val="•"/>
      <w:lvlJc w:val="left"/>
      <w:pPr>
        <w:ind w:left="4257" w:hanging="361"/>
      </w:pPr>
      <w:rPr>
        <w:rFonts w:hint="default"/>
        <w:lang w:eastAsia="en-US" w:bidi="ar-SA"/>
      </w:rPr>
    </w:lvl>
    <w:lvl w:ilvl="8" w:tplc="4D9E09C0">
      <w:numFmt w:val="bullet"/>
      <w:lvlText w:val="•"/>
      <w:lvlJc w:val="left"/>
      <w:pPr>
        <w:ind w:left="4785" w:hanging="361"/>
      </w:pPr>
      <w:rPr>
        <w:rFonts w:hint="default"/>
        <w:lang w:eastAsia="en-US" w:bidi="ar-SA"/>
      </w:rPr>
    </w:lvl>
  </w:abstractNum>
  <w:abstractNum w:abstractNumId="99" w15:restartNumberingAfterBreak="0">
    <w:nsid w:val="73932A86"/>
    <w:multiLevelType w:val="hybridMultilevel"/>
    <w:tmpl w:val="386E2C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 w15:restartNumberingAfterBreak="0">
    <w:nsid w:val="73BE214B"/>
    <w:multiLevelType w:val="hybridMultilevel"/>
    <w:tmpl w:val="F9EC5C34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01" w15:restartNumberingAfterBreak="0">
    <w:nsid w:val="742F7A74"/>
    <w:multiLevelType w:val="hybridMultilevel"/>
    <w:tmpl w:val="1BD4E8FC"/>
    <w:lvl w:ilvl="0" w:tplc="3DFEA65A">
      <w:start w:val="10"/>
      <w:numFmt w:val="decimal"/>
      <w:lvlText w:val="%1)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2" w15:restartNumberingAfterBreak="0">
    <w:nsid w:val="74A06509"/>
    <w:multiLevelType w:val="hybridMultilevel"/>
    <w:tmpl w:val="97867EA0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03" w15:restartNumberingAfterBreak="0">
    <w:nsid w:val="74A06F34"/>
    <w:multiLevelType w:val="hybridMultilevel"/>
    <w:tmpl w:val="5C269A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4" w15:restartNumberingAfterBreak="0">
    <w:nsid w:val="75336CFF"/>
    <w:multiLevelType w:val="hybridMultilevel"/>
    <w:tmpl w:val="96A0F9CC"/>
    <w:lvl w:ilvl="0" w:tplc="05F00E34">
      <w:start w:val="2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5" w15:restartNumberingAfterBreak="0">
    <w:nsid w:val="76BC597F"/>
    <w:multiLevelType w:val="hybridMultilevel"/>
    <w:tmpl w:val="63C62DCC"/>
    <w:lvl w:ilvl="0" w:tplc="8E2244F0">
      <w:start w:val="3"/>
      <w:numFmt w:val="lowerLetter"/>
      <w:lvlText w:val="%1)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6" w15:restartNumberingAfterBreak="0">
    <w:nsid w:val="77E55A9F"/>
    <w:multiLevelType w:val="hybridMultilevel"/>
    <w:tmpl w:val="BBBE05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 w15:restartNumberingAfterBreak="0">
    <w:nsid w:val="7A2650FA"/>
    <w:multiLevelType w:val="hybridMultilevel"/>
    <w:tmpl w:val="F8F2DEF4"/>
    <w:lvl w:ilvl="0" w:tplc="FFFFFFFF">
      <w:start w:val="1"/>
      <w:numFmt w:val="lowerLetter"/>
      <w:lvlText w:val="%1)"/>
      <w:lvlJc w:val="left"/>
      <w:pPr>
        <w:ind w:left="1713" w:hanging="360"/>
      </w:pPr>
    </w:lvl>
    <w:lvl w:ilvl="1" w:tplc="FFFFFFFF" w:tentative="1">
      <w:start w:val="1"/>
      <w:numFmt w:val="lowerLetter"/>
      <w:lvlText w:val="%2."/>
      <w:lvlJc w:val="left"/>
      <w:pPr>
        <w:ind w:left="2433" w:hanging="360"/>
      </w:pPr>
    </w:lvl>
    <w:lvl w:ilvl="2" w:tplc="FFFFFFFF" w:tentative="1">
      <w:start w:val="1"/>
      <w:numFmt w:val="lowerRoman"/>
      <w:lvlText w:val="%3."/>
      <w:lvlJc w:val="right"/>
      <w:pPr>
        <w:ind w:left="3153" w:hanging="180"/>
      </w:pPr>
    </w:lvl>
    <w:lvl w:ilvl="3" w:tplc="FFFFFFFF" w:tentative="1">
      <w:start w:val="1"/>
      <w:numFmt w:val="decimal"/>
      <w:lvlText w:val="%4."/>
      <w:lvlJc w:val="left"/>
      <w:pPr>
        <w:ind w:left="3873" w:hanging="360"/>
      </w:pPr>
    </w:lvl>
    <w:lvl w:ilvl="4" w:tplc="FFFFFFFF" w:tentative="1">
      <w:start w:val="1"/>
      <w:numFmt w:val="lowerLetter"/>
      <w:lvlText w:val="%5."/>
      <w:lvlJc w:val="left"/>
      <w:pPr>
        <w:ind w:left="4593" w:hanging="360"/>
      </w:pPr>
    </w:lvl>
    <w:lvl w:ilvl="5" w:tplc="FFFFFFFF" w:tentative="1">
      <w:start w:val="1"/>
      <w:numFmt w:val="lowerRoman"/>
      <w:lvlText w:val="%6."/>
      <w:lvlJc w:val="right"/>
      <w:pPr>
        <w:ind w:left="5313" w:hanging="180"/>
      </w:pPr>
    </w:lvl>
    <w:lvl w:ilvl="6" w:tplc="FFFFFFFF" w:tentative="1">
      <w:start w:val="1"/>
      <w:numFmt w:val="decimal"/>
      <w:lvlText w:val="%7."/>
      <w:lvlJc w:val="left"/>
      <w:pPr>
        <w:ind w:left="6033" w:hanging="360"/>
      </w:pPr>
    </w:lvl>
    <w:lvl w:ilvl="7" w:tplc="FFFFFFFF" w:tentative="1">
      <w:start w:val="1"/>
      <w:numFmt w:val="lowerLetter"/>
      <w:lvlText w:val="%8."/>
      <w:lvlJc w:val="left"/>
      <w:pPr>
        <w:ind w:left="6753" w:hanging="360"/>
      </w:pPr>
    </w:lvl>
    <w:lvl w:ilvl="8" w:tplc="FFFFFFFF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08" w15:restartNumberingAfterBreak="0">
    <w:nsid w:val="7A3817C2"/>
    <w:multiLevelType w:val="hybridMultilevel"/>
    <w:tmpl w:val="4094FF2E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09" w15:restartNumberingAfterBreak="0">
    <w:nsid w:val="7B50040C"/>
    <w:multiLevelType w:val="hybridMultilevel"/>
    <w:tmpl w:val="EC447544"/>
    <w:lvl w:ilvl="0" w:tplc="FFFFFFFF">
      <w:start w:val="1"/>
      <w:numFmt w:val="decimal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110" w15:restartNumberingAfterBreak="0">
    <w:nsid w:val="7BBC3E7E"/>
    <w:multiLevelType w:val="hybridMultilevel"/>
    <w:tmpl w:val="311E9A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1" w15:restartNumberingAfterBreak="0">
    <w:nsid w:val="7C187A37"/>
    <w:multiLevelType w:val="hybridMultilevel"/>
    <w:tmpl w:val="DCCC39B6"/>
    <w:lvl w:ilvl="0" w:tplc="581CA636">
      <w:start w:val="24"/>
      <w:numFmt w:val="decimal"/>
      <w:lvlText w:val="%1)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2" w15:restartNumberingAfterBreak="0">
    <w:nsid w:val="7DBC6F58"/>
    <w:multiLevelType w:val="hybridMultilevel"/>
    <w:tmpl w:val="EC447544"/>
    <w:lvl w:ilvl="0" w:tplc="FFFFFFFF">
      <w:start w:val="1"/>
      <w:numFmt w:val="decimal"/>
      <w:lvlText w:val="%1."/>
      <w:lvlJc w:val="left"/>
      <w:pPr>
        <w:ind w:left="1135" w:hanging="360"/>
      </w:pPr>
      <w:rPr>
        <w:rFonts w:hint="default"/>
        <w:b w:val="0"/>
        <w:bCs w:val="0"/>
        <w:w w:val="99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55" w:hanging="360"/>
      </w:pPr>
    </w:lvl>
    <w:lvl w:ilvl="2" w:tplc="FFFFFFFF" w:tentative="1">
      <w:start w:val="1"/>
      <w:numFmt w:val="lowerRoman"/>
      <w:lvlText w:val="%3."/>
      <w:lvlJc w:val="right"/>
      <w:pPr>
        <w:ind w:left="2575" w:hanging="180"/>
      </w:pPr>
    </w:lvl>
    <w:lvl w:ilvl="3" w:tplc="FFFFFFFF" w:tentative="1">
      <w:start w:val="1"/>
      <w:numFmt w:val="decimal"/>
      <w:lvlText w:val="%4."/>
      <w:lvlJc w:val="left"/>
      <w:pPr>
        <w:ind w:left="3295" w:hanging="360"/>
      </w:pPr>
    </w:lvl>
    <w:lvl w:ilvl="4" w:tplc="FFFFFFFF" w:tentative="1">
      <w:start w:val="1"/>
      <w:numFmt w:val="lowerLetter"/>
      <w:lvlText w:val="%5."/>
      <w:lvlJc w:val="left"/>
      <w:pPr>
        <w:ind w:left="4015" w:hanging="360"/>
      </w:pPr>
    </w:lvl>
    <w:lvl w:ilvl="5" w:tplc="FFFFFFFF" w:tentative="1">
      <w:start w:val="1"/>
      <w:numFmt w:val="lowerRoman"/>
      <w:lvlText w:val="%6."/>
      <w:lvlJc w:val="right"/>
      <w:pPr>
        <w:ind w:left="4735" w:hanging="180"/>
      </w:pPr>
    </w:lvl>
    <w:lvl w:ilvl="6" w:tplc="FFFFFFFF" w:tentative="1">
      <w:start w:val="1"/>
      <w:numFmt w:val="decimal"/>
      <w:lvlText w:val="%7."/>
      <w:lvlJc w:val="left"/>
      <w:pPr>
        <w:ind w:left="5455" w:hanging="360"/>
      </w:pPr>
    </w:lvl>
    <w:lvl w:ilvl="7" w:tplc="FFFFFFFF" w:tentative="1">
      <w:start w:val="1"/>
      <w:numFmt w:val="lowerLetter"/>
      <w:lvlText w:val="%8."/>
      <w:lvlJc w:val="left"/>
      <w:pPr>
        <w:ind w:left="6175" w:hanging="360"/>
      </w:pPr>
    </w:lvl>
    <w:lvl w:ilvl="8" w:tplc="FFFFFFFF" w:tentative="1">
      <w:start w:val="1"/>
      <w:numFmt w:val="lowerRoman"/>
      <w:lvlText w:val="%9."/>
      <w:lvlJc w:val="right"/>
      <w:pPr>
        <w:ind w:left="6895" w:hanging="180"/>
      </w:pPr>
    </w:lvl>
  </w:abstractNum>
  <w:abstractNum w:abstractNumId="113" w15:restartNumberingAfterBreak="0">
    <w:nsid w:val="7E793CD2"/>
    <w:multiLevelType w:val="hybridMultilevel"/>
    <w:tmpl w:val="40080308"/>
    <w:lvl w:ilvl="0" w:tplc="04090019">
      <w:start w:val="1"/>
      <w:numFmt w:val="lowerLetter"/>
      <w:lvlText w:val="%1."/>
      <w:lvlJc w:val="left"/>
      <w:pPr>
        <w:ind w:left="1506" w:hanging="360"/>
      </w:p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14" w15:restartNumberingAfterBreak="0">
    <w:nsid w:val="7E816849"/>
    <w:multiLevelType w:val="hybridMultilevel"/>
    <w:tmpl w:val="2DD0FDB4"/>
    <w:lvl w:ilvl="0" w:tplc="CA74813E">
      <w:start w:val="18"/>
      <w:numFmt w:val="decimal"/>
      <w:lvlText w:val="%1)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5" w15:restartNumberingAfterBreak="0">
    <w:nsid w:val="7FEB2811"/>
    <w:multiLevelType w:val="hybridMultilevel"/>
    <w:tmpl w:val="5D98103C"/>
    <w:lvl w:ilvl="0" w:tplc="2C0AFA14">
      <w:start w:val="1"/>
      <w:numFmt w:val="decimal"/>
      <w:lvlText w:val="%1)"/>
      <w:lvlJc w:val="left"/>
      <w:pPr>
        <w:ind w:left="2160" w:hanging="360"/>
      </w:pPr>
      <w:rPr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74"/>
  </w:num>
  <w:num w:numId="2">
    <w:abstractNumId w:val="86"/>
  </w:num>
  <w:num w:numId="3">
    <w:abstractNumId w:val="68"/>
  </w:num>
  <w:num w:numId="4">
    <w:abstractNumId w:val="2"/>
  </w:num>
  <w:num w:numId="5">
    <w:abstractNumId w:val="36"/>
  </w:num>
  <w:num w:numId="6">
    <w:abstractNumId w:val="92"/>
  </w:num>
  <w:num w:numId="7">
    <w:abstractNumId w:val="43"/>
  </w:num>
  <w:num w:numId="8">
    <w:abstractNumId w:val="113"/>
  </w:num>
  <w:num w:numId="9">
    <w:abstractNumId w:val="28"/>
  </w:num>
  <w:num w:numId="10">
    <w:abstractNumId w:val="88"/>
  </w:num>
  <w:num w:numId="11">
    <w:abstractNumId w:val="19"/>
  </w:num>
  <w:num w:numId="12">
    <w:abstractNumId w:val="27"/>
  </w:num>
  <w:num w:numId="13">
    <w:abstractNumId w:val="115"/>
  </w:num>
  <w:num w:numId="14">
    <w:abstractNumId w:val="21"/>
  </w:num>
  <w:num w:numId="15">
    <w:abstractNumId w:val="78"/>
  </w:num>
  <w:num w:numId="16">
    <w:abstractNumId w:val="18"/>
  </w:num>
  <w:num w:numId="17">
    <w:abstractNumId w:val="59"/>
  </w:num>
  <w:num w:numId="18">
    <w:abstractNumId w:val="48"/>
  </w:num>
  <w:num w:numId="19">
    <w:abstractNumId w:val="49"/>
  </w:num>
  <w:num w:numId="20">
    <w:abstractNumId w:val="80"/>
  </w:num>
  <w:num w:numId="21">
    <w:abstractNumId w:val="82"/>
  </w:num>
  <w:num w:numId="22">
    <w:abstractNumId w:val="108"/>
  </w:num>
  <w:num w:numId="23">
    <w:abstractNumId w:val="102"/>
  </w:num>
  <w:num w:numId="24">
    <w:abstractNumId w:val="84"/>
  </w:num>
  <w:num w:numId="25">
    <w:abstractNumId w:val="100"/>
  </w:num>
  <w:num w:numId="26">
    <w:abstractNumId w:val="69"/>
  </w:num>
  <w:num w:numId="27">
    <w:abstractNumId w:val="96"/>
  </w:num>
  <w:num w:numId="28">
    <w:abstractNumId w:val="41"/>
  </w:num>
  <w:num w:numId="29">
    <w:abstractNumId w:val="97"/>
  </w:num>
  <w:num w:numId="30">
    <w:abstractNumId w:val="89"/>
  </w:num>
  <w:num w:numId="31">
    <w:abstractNumId w:val="33"/>
  </w:num>
  <w:num w:numId="32">
    <w:abstractNumId w:val="101"/>
  </w:num>
  <w:num w:numId="33">
    <w:abstractNumId w:val="47"/>
  </w:num>
  <w:num w:numId="34">
    <w:abstractNumId w:val="114"/>
  </w:num>
  <w:num w:numId="35">
    <w:abstractNumId w:val="37"/>
  </w:num>
  <w:num w:numId="36">
    <w:abstractNumId w:val="8"/>
  </w:num>
  <w:num w:numId="37">
    <w:abstractNumId w:val="111"/>
  </w:num>
  <w:num w:numId="38">
    <w:abstractNumId w:val="61"/>
  </w:num>
  <w:num w:numId="39">
    <w:abstractNumId w:val="9"/>
  </w:num>
  <w:num w:numId="40">
    <w:abstractNumId w:val="12"/>
  </w:num>
  <w:num w:numId="41">
    <w:abstractNumId w:val="44"/>
  </w:num>
  <w:num w:numId="42">
    <w:abstractNumId w:val="76"/>
  </w:num>
  <w:num w:numId="43">
    <w:abstractNumId w:val="20"/>
  </w:num>
  <w:num w:numId="44">
    <w:abstractNumId w:val="31"/>
  </w:num>
  <w:num w:numId="45">
    <w:abstractNumId w:val="73"/>
  </w:num>
  <w:num w:numId="46">
    <w:abstractNumId w:val="3"/>
  </w:num>
  <w:num w:numId="47">
    <w:abstractNumId w:val="87"/>
  </w:num>
  <w:num w:numId="48">
    <w:abstractNumId w:val="91"/>
  </w:num>
  <w:num w:numId="49">
    <w:abstractNumId w:val="93"/>
  </w:num>
  <w:num w:numId="50">
    <w:abstractNumId w:val="14"/>
  </w:num>
  <w:num w:numId="51">
    <w:abstractNumId w:val="50"/>
  </w:num>
  <w:num w:numId="52">
    <w:abstractNumId w:val="56"/>
  </w:num>
  <w:num w:numId="53">
    <w:abstractNumId w:val="57"/>
  </w:num>
  <w:num w:numId="54">
    <w:abstractNumId w:val="77"/>
  </w:num>
  <w:num w:numId="55">
    <w:abstractNumId w:val="64"/>
  </w:num>
  <w:num w:numId="56">
    <w:abstractNumId w:val="52"/>
  </w:num>
  <w:num w:numId="57">
    <w:abstractNumId w:val="98"/>
  </w:num>
  <w:num w:numId="58">
    <w:abstractNumId w:val="53"/>
  </w:num>
  <w:num w:numId="59">
    <w:abstractNumId w:val="13"/>
  </w:num>
  <w:num w:numId="60">
    <w:abstractNumId w:val="60"/>
  </w:num>
  <w:num w:numId="61">
    <w:abstractNumId w:val="6"/>
  </w:num>
  <w:num w:numId="62">
    <w:abstractNumId w:val="67"/>
  </w:num>
  <w:num w:numId="63">
    <w:abstractNumId w:val="54"/>
  </w:num>
  <w:num w:numId="64">
    <w:abstractNumId w:val="72"/>
  </w:num>
  <w:num w:numId="65">
    <w:abstractNumId w:val="109"/>
  </w:num>
  <w:num w:numId="66">
    <w:abstractNumId w:val="90"/>
  </w:num>
  <w:num w:numId="67">
    <w:abstractNumId w:val="35"/>
  </w:num>
  <w:num w:numId="68">
    <w:abstractNumId w:val="17"/>
  </w:num>
  <w:num w:numId="69">
    <w:abstractNumId w:val="79"/>
  </w:num>
  <w:num w:numId="70">
    <w:abstractNumId w:val="112"/>
  </w:num>
  <w:num w:numId="71">
    <w:abstractNumId w:val="94"/>
  </w:num>
  <w:num w:numId="72">
    <w:abstractNumId w:val="34"/>
  </w:num>
  <w:num w:numId="73">
    <w:abstractNumId w:val="42"/>
  </w:num>
  <w:num w:numId="74">
    <w:abstractNumId w:val="65"/>
  </w:num>
  <w:num w:numId="75">
    <w:abstractNumId w:val="85"/>
  </w:num>
  <w:num w:numId="76">
    <w:abstractNumId w:val="16"/>
  </w:num>
  <w:num w:numId="77">
    <w:abstractNumId w:val="99"/>
  </w:num>
  <w:num w:numId="78">
    <w:abstractNumId w:val="81"/>
  </w:num>
  <w:num w:numId="79">
    <w:abstractNumId w:val="106"/>
  </w:num>
  <w:num w:numId="80">
    <w:abstractNumId w:val="71"/>
  </w:num>
  <w:num w:numId="81">
    <w:abstractNumId w:val="11"/>
  </w:num>
  <w:num w:numId="82">
    <w:abstractNumId w:val="66"/>
  </w:num>
  <w:num w:numId="83">
    <w:abstractNumId w:val="39"/>
  </w:num>
  <w:num w:numId="84">
    <w:abstractNumId w:val="32"/>
  </w:num>
  <w:num w:numId="85">
    <w:abstractNumId w:val="29"/>
  </w:num>
  <w:num w:numId="86">
    <w:abstractNumId w:val="110"/>
  </w:num>
  <w:num w:numId="87">
    <w:abstractNumId w:val="51"/>
  </w:num>
  <w:num w:numId="88">
    <w:abstractNumId w:val="24"/>
  </w:num>
  <w:num w:numId="89">
    <w:abstractNumId w:val="1"/>
  </w:num>
  <w:num w:numId="90">
    <w:abstractNumId w:val="23"/>
  </w:num>
  <w:num w:numId="91">
    <w:abstractNumId w:val="63"/>
  </w:num>
  <w:num w:numId="92">
    <w:abstractNumId w:val="83"/>
  </w:num>
  <w:num w:numId="93">
    <w:abstractNumId w:val="15"/>
  </w:num>
  <w:num w:numId="94">
    <w:abstractNumId w:val="0"/>
  </w:num>
  <w:num w:numId="95">
    <w:abstractNumId w:val="58"/>
  </w:num>
  <w:num w:numId="96">
    <w:abstractNumId w:val="38"/>
  </w:num>
  <w:num w:numId="97">
    <w:abstractNumId w:val="7"/>
  </w:num>
  <w:num w:numId="98">
    <w:abstractNumId w:val="40"/>
  </w:num>
  <w:num w:numId="99">
    <w:abstractNumId w:val="104"/>
  </w:num>
  <w:num w:numId="100">
    <w:abstractNumId w:val="107"/>
  </w:num>
  <w:num w:numId="101">
    <w:abstractNumId w:val="4"/>
  </w:num>
  <w:num w:numId="102">
    <w:abstractNumId w:val="70"/>
  </w:num>
  <w:num w:numId="103">
    <w:abstractNumId w:val="5"/>
  </w:num>
  <w:num w:numId="104">
    <w:abstractNumId w:val="75"/>
  </w:num>
  <w:num w:numId="105">
    <w:abstractNumId w:val="105"/>
  </w:num>
  <w:num w:numId="106">
    <w:abstractNumId w:val="26"/>
  </w:num>
  <w:num w:numId="107">
    <w:abstractNumId w:val="45"/>
  </w:num>
  <w:num w:numId="108">
    <w:abstractNumId w:val="55"/>
  </w:num>
  <w:num w:numId="109">
    <w:abstractNumId w:val="103"/>
  </w:num>
  <w:num w:numId="110">
    <w:abstractNumId w:val="25"/>
  </w:num>
  <w:num w:numId="111">
    <w:abstractNumId w:val="46"/>
  </w:num>
  <w:num w:numId="112">
    <w:abstractNumId w:val="10"/>
  </w:num>
  <w:num w:numId="113">
    <w:abstractNumId w:val="30"/>
  </w:num>
  <w:num w:numId="114">
    <w:abstractNumId w:val="22"/>
  </w:num>
  <w:num w:numId="115">
    <w:abstractNumId w:val="95"/>
  </w:num>
  <w:num w:numId="116">
    <w:abstractNumId w:val="62"/>
  </w:num>
  <w:numIdMacAtCleanup w:val="1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94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8478C"/>
    <w:rsid w:val="00000B9A"/>
    <w:rsid w:val="00000E79"/>
    <w:rsid w:val="000016DD"/>
    <w:rsid w:val="000023D0"/>
    <w:rsid w:val="00003597"/>
    <w:rsid w:val="000038E8"/>
    <w:rsid w:val="00004EC0"/>
    <w:rsid w:val="000052DB"/>
    <w:rsid w:val="000056B2"/>
    <w:rsid w:val="00006BB3"/>
    <w:rsid w:val="000135A3"/>
    <w:rsid w:val="0001468E"/>
    <w:rsid w:val="00014A1F"/>
    <w:rsid w:val="00014A74"/>
    <w:rsid w:val="00014AEB"/>
    <w:rsid w:val="00015144"/>
    <w:rsid w:val="00015E79"/>
    <w:rsid w:val="00015FA1"/>
    <w:rsid w:val="000169AF"/>
    <w:rsid w:val="00017D4D"/>
    <w:rsid w:val="0002077D"/>
    <w:rsid w:val="00021F4B"/>
    <w:rsid w:val="00023A51"/>
    <w:rsid w:val="00024CB6"/>
    <w:rsid w:val="000257EF"/>
    <w:rsid w:val="00025B1C"/>
    <w:rsid w:val="00031393"/>
    <w:rsid w:val="00031943"/>
    <w:rsid w:val="00033F00"/>
    <w:rsid w:val="00034FB5"/>
    <w:rsid w:val="00037CA5"/>
    <w:rsid w:val="00041370"/>
    <w:rsid w:val="00042F96"/>
    <w:rsid w:val="00043D2E"/>
    <w:rsid w:val="0004640C"/>
    <w:rsid w:val="0004646D"/>
    <w:rsid w:val="000477F1"/>
    <w:rsid w:val="00050023"/>
    <w:rsid w:val="00052271"/>
    <w:rsid w:val="00052ED8"/>
    <w:rsid w:val="00053F5A"/>
    <w:rsid w:val="000551EF"/>
    <w:rsid w:val="000557E8"/>
    <w:rsid w:val="00060935"/>
    <w:rsid w:val="00061E36"/>
    <w:rsid w:val="000635E9"/>
    <w:rsid w:val="00063889"/>
    <w:rsid w:val="0006620A"/>
    <w:rsid w:val="00067BE0"/>
    <w:rsid w:val="00067DD7"/>
    <w:rsid w:val="00067FFC"/>
    <w:rsid w:val="00070726"/>
    <w:rsid w:val="00071058"/>
    <w:rsid w:val="0007177C"/>
    <w:rsid w:val="00071DA0"/>
    <w:rsid w:val="00072E10"/>
    <w:rsid w:val="00072F7B"/>
    <w:rsid w:val="000737CE"/>
    <w:rsid w:val="00074959"/>
    <w:rsid w:val="00075322"/>
    <w:rsid w:val="00075702"/>
    <w:rsid w:val="000758E2"/>
    <w:rsid w:val="00080866"/>
    <w:rsid w:val="0008090D"/>
    <w:rsid w:val="00080ED1"/>
    <w:rsid w:val="0008548B"/>
    <w:rsid w:val="00087C5B"/>
    <w:rsid w:val="00091C65"/>
    <w:rsid w:val="00091D18"/>
    <w:rsid w:val="000940D2"/>
    <w:rsid w:val="000946B6"/>
    <w:rsid w:val="0009472D"/>
    <w:rsid w:val="000951E3"/>
    <w:rsid w:val="00097232"/>
    <w:rsid w:val="000A1B11"/>
    <w:rsid w:val="000A38F1"/>
    <w:rsid w:val="000A427F"/>
    <w:rsid w:val="000A5399"/>
    <w:rsid w:val="000A7CA4"/>
    <w:rsid w:val="000B01B5"/>
    <w:rsid w:val="000B06D4"/>
    <w:rsid w:val="000B0C93"/>
    <w:rsid w:val="000B1D3D"/>
    <w:rsid w:val="000B1E45"/>
    <w:rsid w:val="000B2BFE"/>
    <w:rsid w:val="000C2E62"/>
    <w:rsid w:val="000C3167"/>
    <w:rsid w:val="000C31AD"/>
    <w:rsid w:val="000C3AFC"/>
    <w:rsid w:val="000C6617"/>
    <w:rsid w:val="000C7E1D"/>
    <w:rsid w:val="000C7F09"/>
    <w:rsid w:val="000D0D3F"/>
    <w:rsid w:val="000D0D72"/>
    <w:rsid w:val="000D28B0"/>
    <w:rsid w:val="000D2F0E"/>
    <w:rsid w:val="000D566B"/>
    <w:rsid w:val="000D57BF"/>
    <w:rsid w:val="000E014D"/>
    <w:rsid w:val="000E02FD"/>
    <w:rsid w:val="000E0407"/>
    <w:rsid w:val="000E0B7B"/>
    <w:rsid w:val="000E0F85"/>
    <w:rsid w:val="000E199B"/>
    <w:rsid w:val="000E434E"/>
    <w:rsid w:val="000E48AA"/>
    <w:rsid w:val="000E7840"/>
    <w:rsid w:val="000F082B"/>
    <w:rsid w:val="000F13DD"/>
    <w:rsid w:val="000F1449"/>
    <w:rsid w:val="000F2DF6"/>
    <w:rsid w:val="000F32D0"/>
    <w:rsid w:val="000F36E5"/>
    <w:rsid w:val="000F508B"/>
    <w:rsid w:val="000F5180"/>
    <w:rsid w:val="000F7001"/>
    <w:rsid w:val="00102B29"/>
    <w:rsid w:val="00106398"/>
    <w:rsid w:val="0010668F"/>
    <w:rsid w:val="001105F6"/>
    <w:rsid w:val="00110703"/>
    <w:rsid w:val="00114507"/>
    <w:rsid w:val="00114D86"/>
    <w:rsid w:val="00116151"/>
    <w:rsid w:val="00117614"/>
    <w:rsid w:val="0012009F"/>
    <w:rsid w:val="001206CA"/>
    <w:rsid w:val="00120A04"/>
    <w:rsid w:val="001211EF"/>
    <w:rsid w:val="0012284B"/>
    <w:rsid w:val="001248E1"/>
    <w:rsid w:val="00126FE7"/>
    <w:rsid w:val="0012718E"/>
    <w:rsid w:val="001310AB"/>
    <w:rsid w:val="00133FC7"/>
    <w:rsid w:val="001343C6"/>
    <w:rsid w:val="00136085"/>
    <w:rsid w:val="0014078D"/>
    <w:rsid w:val="0014244A"/>
    <w:rsid w:val="0014309D"/>
    <w:rsid w:val="0014312A"/>
    <w:rsid w:val="00147335"/>
    <w:rsid w:val="0015074E"/>
    <w:rsid w:val="00151209"/>
    <w:rsid w:val="00151497"/>
    <w:rsid w:val="00151B9B"/>
    <w:rsid w:val="0015509A"/>
    <w:rsid w:val="0015550C"/>
    <w:rsid w:val="00156EE4"/>
    <w:rsid w:val="0016104F"/>
    <w:rsid w:val="00161862"/>
    <w:rsid w:val="00162CFA"/>
    <w:rsid w:val="0016391E"/>
    <w:rsid w:val="00163A59"/>
    <w:rsid w:val="00163E16"/>
    <w:rsid w:val="0016498F"/>
    <w:rsid w:val="00164F16"/>
    <w:rsid w:val="00165248"/>
    <w:rsid w:val="00165B1E"/>
    <w:rsid w:val="00166042"/>
    <w:rsid w:val="00166BE5"/>
    <w:rsid w:val="00167594"/>
    <w:rsid w:val="00175ECA"/>
    <w:rsid w:val="001772E3"/>
    <w:rsid w:val="001812C1"/>
    <w:rsid w:val="00181D65"/>
    <w:rsid w:val="001828D3"/>
    <w:rsid w:val="00183E04"/>
    <w:rsid w:val="00187C87"/>
    <w:rsid w:val="00187DE4"/>
    <w:rsid w:val="00190BD3"/>
    <w:rsid w:val="001924F1"/>
    <w:rsid w:val="00193B23"/>
    <w:rsid w:val="00194CEA"/>
    <w:rsid w:val="00195252"/>
    <w:rsid w:val="001955C9"/>
    <w:rsid w:val="0019572A"/>
    <w:rsid w:val="00195B93"/>
    <w:rsid w:val="001A098F"/>
    <w:rsid w:val="001A0A97"/>
    <w:rsid w:val="001A0C8F"/>
    <w:rsid w:val="001A1E82"/>
    <w:rsid w:val="001A22E1"/>
    <w:rsid w:val="001A3737"/>
    <w:rsid w:val="001A41A2"/>
    <w:rsid w:val="001A67A6"/>
    <w:rsid w:val="001A6B8C"/>
    <w:rsid w:val="001A71E5"/>
    <w:rsid w:val="001A7FD0"/>
    <w:rsid w:val="001B08A5"/>
    <w:rsid w:val="001B3F75"/>
    <w:rsid w:val="001B4397"/>
    <w:rsid w:val="001B7C62"/>
    <w:rsid w:val="001C0023"/>
    <w:rsid w:val="001C175B"/>
    <w:rsid w:val="001C1EE9"/>
    <w:rsid w:val="001C344E"/>
    <w:rsid w:val="001C489F"/>
    <w:rsid w:val="001C681A"/>
    <w:rsid w:val="001C730E"/>
    <w:rsid w:val="001D11DB"/>
    <w:rsid w:val="001D2130"/>
    <w:rsid w:val="001D47EA"/>
    <w:rsid w:val="001D5F2F"/>
    <w:rsid w:val="001D6AB9"/>
    <w:rsid w:val="001D6B30"/>
    <w:rsid w:val="001E0EC1"/>
    <w:rsid w:val="001E4B35"/>
    <w:rsid w:val="001E5B53"/>
    <w:rsid w:val="001E7CC9"/>
    <w:rsid w:val="001F0CB4"/>
    <w:rsid w:val="001F25BC"/>
    <w:rsid w:val="001F2756"/>
    <w:rsid w:val="001F35FC"/>
    <w:rsid w:val="001F65FA"/>
    <w:rsid w:val="00201A28"/>
    <w:rsid w:val="00202CEE"/>
    <w:rsid w:val="00204884"/>
    <w:rsid w:val="00204AE7"/>
    <w:rsid w:val="00204E92"/>
    <w:rsid w:val="00207809"/>
    <w:rsid w:val="002079F7"/>
    <w:rsid w:val="00210464"/>
    <w:rsid w:val="002108FC"/>
    <w:rsid w:val="0021158E"/>
    <w:rsid w:val="00211F6E"/>
    <w:rsid w:val="00214B89"/>
    <w:rsid w:val="0021505C"/>
    <w:rsid w:val="00217821"/>
    <w:rsid w:val="00220877"/>
    <w:rsid w:val="00221403"/>
    <w:rsid w:val="0022170F"/>
    <w:rsid w:val="00224BE4"/>
    <w:rsid w:val="002253DA"/>
    <w:rsid w:val="00233A14"/>
    <w:rsid w:val="00233B2B"/>
    <w:rsid w:val="002369B7"/>
    <w:rsid w:val="00237D8F"/>
    <w:rsid w:val="00240F86"/>
    <w:rsid w:val="00241D22"/>
    <w:rsid w:val="00243615"/>
    <w:rsid w:val="00244F2F"/>
    <w:rsid w:val="00245177"/>
    <w:rsid w:val="002514B5"/>
    <w:rsid w:val="002514C5"/>
    <w:rsid w:val="00251742"/>
    <w:rsid w:val="00252C38"/>
    <w:rsid w:val="00253331"/>
    <w:rsid w:val="0025382D"/>
    <w:rsid w:val="002571D9"/>
    <w:rsid w:val="00257BCE"/>
    <w:rsid w:val="00260FEF"/>
    <w:rsid w:val="00261FE1"/>
    <w:rsid w:val="00263E1E"/>
    <w:rsid w:val="00265DF7"/>
    <w:rsid w:val="00272CB5"/>
    <w:rsid w:val="00275457"/>
    <w:rsid w:val="00276498"/>
    <w:rsid w:val="00277748"/>
    <w:rsid w:val="00277D18"/>
    <w:rsid w:val="0028370C"/>
    <w:rsid w:val="00284978"/>
    <w:rsid w:val="00287827"/>
    <w:rsid w:val="002945E8"/>
    <w:rsid w:val="00296175"/>
    <w:rsid w:val="002A1BCD"/>
    <w:rsid w:val="002A3582"/>
    <w:rsid w:val="002B01D7"/>
    <w:rsid w:val="002B0EFC"/>
    <w:rsid w:val="002B14BD"/>
    <w:rsid w:val="002B1D5F"/>
    <w:rsid w:val="002B2E69"/>
    <w:rsid w:val="002B61CB"/>
    <w:rsid w:val="002B6469"/>
    <w:rsid w:val="002B6668"/>
    <w:rsid w:val="002C01B1"/>
    <w:rsid w:val="002C0E87"/>
    <w:rsid w:val="002C179A"/>
    <w:rsid w:val="002C34F0"/>
    <w:rsid w:val="002C6184"/>
    <w:rsid w:val="002C6E1A"/>
    <w:rsid w:val="002D1120"/>
    <w:rsid w:val="002D15EF"/>
    <w:rsid w:val="002D4D26"/>
    <w:rsid w:val="002D6666"/>
    <w:rsid w:val="002E0A99"/>
    <w:rsid w:val="002E2AF6"/>
    <w:rsid w:val="002E3842"/>
    <w:rsid w:val="002E48C6"/>
    <w:rsid w:val="002E62D1"/>
    <w:rsid w:val="002E758A"/>
    <w:rsid w:val="002F0381"/>
    <w:rsid w:val="002F0D8C"/>
    <w:rsid w:val="002F27D2"/>
    <w:rsid w:val="002F377A"/>
    <w:rsid w:val="002F3B36"/>
    <w:rsid w:val="002F3CF4"/>
    <w:rsid w:val="002F7DC3"/>
    <w:rsid w:val="003015BF"/>
    <w:rsid w:val="0030165C"/>
    <w:rsid w:val="00301E9C"/>
    <w:rsid w:val="003054C9"/>
    <w:rsid w:val="00310117"/>
    <w:rsid w:val="003131AD"/>
    <w:rsid w:val="00313540"/>
    <w:rsid w:val="00315B25"/>
    <w:rsid w:val="003209C7"/>
    <w:rsid w:val="00320FEC"/>
    <w:rsid w:val="00326951"/>
    <w:rsid w:val="00333D91"/>
    <w:rsid w:val="00334DFA"/>
    <w:rsid w:val="00336954"/>
    <w:rsid w:val="00337786"/>
    <w:rsid w:val="0034239C"/>
    <w:rsid w:val="00346860"/>
    <w:rsid w:val="00347CCF"/>
    <w:rsid w:val="00351129"/>
    <w:rsid w:val="00352F19"/>
    <w:rsid w:val="00354E76"/>
    <w:rsid w:val="00357759"/>
    <w:rsid w:val="00357DE1"/>
    <w:rsid w:val="00360400"/>
    <w:rsid w:val="00360C1E"/>
    <w:rsid w:val="00362A3B"/>
    <w:rsid w:val="00365009"/>
    <w:rsid w:val="00365010"/>
    <w:rsid w:val="00365D21"/>
    <w:rsid w:val="00367C49"/>
    <w:rsid w:val="00376565"/>
    <w:rsid w:val="00376A11"/>
    <w:rsid w:val="0038195F"/>
    <w:rsid w:val="00381DCA"/>
    <w:rsid w:val="00382DC7"/>
    <w:rsid w:val="00383D40"/>
    <w:rsid w:val="00386B52"/>
    <w:rsid w:val="00386C37"/>
    <w:rsid w:val="003873CD"/>
    <w:rsid w:val="0039430F"/>
    <w:rsid w:val="00394859"/>
    <w:rsid w:val="003968C0"/>
    <w:rsid w:val="003A323B"/>
    <w:rsid w:val="003A38B8"/>
    <w:rsid w:val="003A4BB0"/>
    <w:rsid w:val="003A5518"/>
    <w:rsid w:val="003A652D"/>
    <w:rsid w:val="003A72C5"/>
    <w:rsid w:val="003A7F11"/>
    <w:rsid w:val="003B01B3"/>
    <w:rsid w:val="003B576D"/>
    <w:rsid w:val="003B7552"/>
    <w:rsid w:val="003C0661"/>
    <w:rsid w:val="003C0852"/>
    <w:rsid w:val="003C0AC0"/>
    <w:rsid w:val="003C0D90"/>
    <w:rsid w:val="003C32AD"/>
    <w:rsid w:val="003C4E0E"/>
    <w:rsid w:val="003D13DF"/>
    <w:rsid w:val="003D1702"/>
    <w:rsid w:val="003D2335"/>
    <w:rsid w:val="003D318F"/>
    <w:rsid w:val="003D39CF"/>
    <w:rsid w:val="003D4793"/>
    <w:rsid w:val="003D5FF6"/>
    <w:rsid w:val="003D61A6"/>
    <w:rsid w:val="003D6A02"/>
    <w:rsid w:val="003E1A54"/>
    <w:rsid w:val="003F0C98"/>
    <w:rsid w:val="003F39BB"/>
    <w:rsid w:val="003F57DF"/>
    <w:rsid w:val="003F74CE"/>
    <w:rsid w:val="004029D4"/>
    <w:rsid w:val="00405C8C"/>
    <w:rsid w:val="00410404"/>
    <w:rsid w:val="00410A5E"/>
    <w:rsid w:val="00410D58"/>
    <w:rsid w:val="00411E9E"/>
    <w:rsid w:val="00412853"/>
    <w:rsid w:val="00412F08"/>
    <w:rsid w:val="0041371B"/>
    <w:rsid w:val="00415861"/>
    <w:rsid w:val="0041740C"/>
    <w:rsid w:val="00420576"/>
    <w:rsid w:val="004212EC"/>
    <w:rsid w:val="004250F0"/>
    <w:rsid w:val="00425EF2"/>
    <w:rsid w:val="0042622E"/>
    <w:rsid w:val="00427CE4"/>
    <w:rsid w:val="004311F2"/>
    <w:rsid w:val="00431EB9"/>
    <w:rsid w:val="004339C5"/>
    <w:rsid w:val="00433D37"/>
    <w:rsid w:val="00433E01"/>
    <w:rsid w:val="00434BA8"/>
    <w:rsid w:val="004350EB"/>
    <w:rsid w:val="004371E6"/>
    <w:rsid w:val="00440AD0"/>
    <w:rsid w:val="00442EEE"/>
    <w:rsid w:val="004435A0"/>
    <w:rsid w:val="00444890"/>
    <w:rsid w:val="00445AD9"/>
    <w:rsid w:val="00446184"/>
    <w:rsid w:val="00446C83"/>
    <w:rsid w:val="0045015C"/>
    <w:rsid w:val="00452A04"/>
    <w:rsid w:val="0045500E"/>
    <w:rsid w:val="00456B80"/>
    <w:rsid w:val="004573BF"/>
    <w:rsid w:val="00457885"/>
    <w:rsid w:val="0046069A"/>
    <w:rsid w:val="00460939"/>
    <w:rsid w:val="00460F6F"/>
    <w:rsid w:val="0046204F"/>
    <w:rsid w:val="00462A11"/>
    <w:rsid w:val="00462DC5"/>
    <w:rsid w:val="0046431A"/>
    <w:rsid w:val="00466F78"/>
    <w:rsid w:val="004678B0"/>
    <w:rsid w:val="00471EEA"/>
    <w:rsid w:val="00473176"/>
    <w:rsid w:val="004734A4"/>
    <w:rsid w:val="00473F9C"/>
    <w:rsid w:val="00475B9E"/>
    <w:rsid w:val="0048279B"/>
    <w:rsid w:val="004838D3"/>
    <w:rsid w:val="00483C9A"/>
    <w:rsid w:val="00490867"/>
    <w:rsid w:val="00492C9C"/>
    <w:rsid w:val="00493BBD"/>
    <w:rsid w:val="0049455F"/>
    <w:rsid w:val="004953B3"/>
    <w:rsid w:val="00497490"/>
    <w:rsid w:val="004976DF"/>
    <w:rsid w:val="004A18E2"/>
    <w:rsid w:val="004A1F8D"/>
    <w:rsid w:val="004A2848"/>
    <w:rsid w:val="004A3ED8"/>
    <w:rsid w:val="004A7770"/>
    <w:rsid w:val="004B3129"/>
    <w:rsid w:val="004B31BE"/>
    <w:rsid w:val="004B3577"/>
    <w:rsid w:val="004B4A1E"/>
    <w:rsid w:val="004B4E2C"/>
    <w:rsid w:val="004B61A1"/>
    <w:rsid w:val="004B6588"/>
    <w:rsid w:val="004B7206"/>
    <w:rsid w:val="004C1B78"/>
    <w:rsid w:val="004C3C3E"/>
    <w:rsid w:val="004C4D9E"/>
    <w:rsid w:val="004C628D"/>
    <w:rsid w:val="004D2028"/>
    <w:rsid w:val="004D4E3A"/>
    <w:rsid w:val="004D6367"/>
    <w:rsid w:val="004E1CD2"/>
    <w:rsid w:val="004E26D9"/>
    <w:rsid w:val="004E29C8"/>
    <w:rsid w:val="004E6738"/>
    <w:rsid w:val="004E7A27"/>
    <w:rsid w:val="004F01D4"/>
    <w:rsid w:val="004F454F"/>
    <w:rsid w:val="00501514"/>
    <w:rsid w:val="00502547"/>
    <w:rsid w:val="005027EE"/>
    <w:rsid w:val="00503542"/>
    <w:rsid w:val="00504325"/>
    <w:rsid w:val="00505494"/>
    <w:rsid w:val="00505C02"/>
    <w:rsid w:val="00511CA7"/>
    <w:rsid w:val="00512F86"/>
    <w:rsid w:val="00516023"/>
    <w:rsid w:val="00516698"/>
    <w:rsid w:val="00516A32"/>
    <w:rsid w:val="00516E0E"/>
    <w:rsid w:val="00517C21"/>
    <w:rsid w:val="005206C7"/>
    <w:rsid w:val="00523D54"/>
    <w:rsid w:val="00523F01"/>
    <w:rsid w:val="005270E9"/>
    <w:rsid w:val="00530D8E"/>
    <w:rsid w:val="00531737"/>
    <w:rsid w:val="005322BE"/>
    <w:rsid w:val="00535AF1"/>
    <w:rsid w:val="00537C97"/>
    <w:rsid w:val="00537F13"/>
    <w:rsid w:val="005418B0"/>
    <w:rsid w:val="00542D0C"/>
    <w:rsid w:val="00543DA7"/>
    <w:rsid w:val="00544B9E"/>
    <w:rsid w:val="005451B8"/>
    <w:rsid w:val="0054621B"/>
    <w:rsid w:val="00547309"/>
    <w:rsid w:val="005501E1"/>
    <w:rsid w:val="0055206E"/>
    <w:rsid w:val="00553D36"/>
    <w:rsid w:val="0055527B"/>
    <w:rsid w:val="005573A2"/>
    <w:rsid w:val="005575B1"/>
    <w:rsid w:val="005578E8"/>
    <w:rsid w:val="00557A63"/>
    <w:rsid w:val="00560592"/>
    <w:rsid w:val="00563E11"/>
    <w:rsid w:val="00564F58"/>
    <w:rsid w:val="00565333"/>
    <w:rsid w:val="0056561C"/>
    <w:rsid w:val="00565641"/>
    <w:rsid w:val="00571675"/>
    <w:rsid w:val="0057215F"/>
    <w:rsid w:val="00573C16"/>
    <w:rsid w:val="005741E9"/>
    <w:rsid w:val="005803F2"/>
    <w:rsid w:val="00582342"/>
    <w:rsid w:val="00583701"/>
    <w:rsid w:val="00584D45"/>
    <w:rsid w:val="0058586E"/>
    <w:rsid w:val="00585CC7"/>
    <w:rsid w:val="005868F7"/>
    <w:rsid w:val="00587265"/>
    <w:rsid w:val="00587302"/>
    <w:rsid w:val="00590515"/>
    <w:rsid w:val="00590E4C"/>
    <w:rsid w:val="00591FD8"/>
    <w:rsid w:val="00595FDC"/>
    <w:rsid w:val="00596869"/>
    <w:rsid w:val="00597F45"/>
    <w:rsid w:val="005A22BC"/>
    <w:rsid w:val="005A2525"/>
    <w:rsid w:val="005A28A5"/>
    <w:rsid w:val="005A40B6"/>
    <w:rsid w:val="005A533B"/>
    <w:rsid w:val="005A6EC1"/>
    <w:rsid w:val="005A7B39"/>
    <w:rsid w:val="005B0170"/>
    <w:rsid w:val="005B094B"/>
    <w:rsid w:val="005B1102"/>
    <w:rsid w:val="005B111A"/>
    <w:rsid w:val="005B1240"/>
    <w:rsid w:val="005B136B"/>
    <w:rsid w:val="005B3590"/>
    <w:rsid w:val="005B3817"/>
    <w:rsid w:val="005B3C85"/>
    <w:rsid w:val="005B611C"/>
    <w:rsid w:val="005B66D5"/>
    <w:rsid w:val="005B6907"/>
    <w:rsid w:val="005B7393"/>
    <w:rsid w:val="005C2976"/>
    <w:rsid w:val="005C340A"/>
    <w:rsid w:val="005C348B"/>
    <w:rsid w:val="005C350A"/>
    <w:rsid w:val="005C3A17"/>
    <w:rsid w:val="005C3A61"/>
    <w:rsid w:val="005C74BA"/>
    <w:rsid w:val="005D1D1E"/>
    <w:rsid w:val="005D1EC2"/>
    <w:rsid w:val="005D2882"/>
    <w:rsid w:val="005D2EF7"/>
    <w:rsid w:val="005D39E4"/>
    <w:rsid w:val="005D44DC"/>
    <w:rsid w:val="005D5562"/>
    <w:rsid w:val="005D5637"/>
    <w:rsid w:val="005D682A"/>
    <w:rsid w:val="005D6856"/>
    <w:rsid w:val="005E0EF5"/>
    <w:rsid w:val="005E104E"/>
    <w:rsid w:val="005E1D92"/>
    <w:rsid w:val="005E2C32"/>
    <w:rsid w:val="005E4915"/>
    <w:rsid w:val="005E4F93"/>
    <w:rsid w:val="005E561F"/>
    <w:rsid w:val="005F349F"/>
    <w:rsid w:val="005F60DB"/>
    <w:rsid w:val="005F665B"/>
    <w:rsid w:val="005F7C1A"/>
    <w:rsid w:val="00601DAB"/>
    <w:rsid w:val="006026E9"/>
    <w:rsid w:val="00604129"/>
    <w:rsid w:val="00605E32"/>
    <w:rsid w:val="00606A3E"/>
    <w:rsid w:val="006079F1"/>
    <w:rsid w:val="006103C5"/>
    <w:rsid w:val="00611DBC"/>
    <w:rsid w:val="0061236C"/>
    <w:rsid w:val="006165CA"/>
    <w:rsid w:val="00617AC5"/>
    <w:rsid w:val="006208E6"/>
    <w:rsid w:val="00620A60"/>
    <w:rsid w:val="00623736"/>
    <w:rsid w:val="00624297"/>
    <w:rsid w:val="00626E27"/>
    <w:rsid w:val="00630F9A"/>
    <w:rsid w:val="006329FC"/>
    <w:rsid w:val="00640AB0"/>
    <w:rsid w:val="00641E79"/>
    <w:rsid w:val="00647416"/>
    <w:rsid w:val="0064782C"/>
    <w:rsid w:val="006517E0"/>
    <w:rsid w:val="006543D9"/>
    <w:rsid w:val="00655465"/>
    <w:rsid w:val="0065675F"/>
    <w:rsid w:val="00656DD0"/>
    <w:rsid w:val="0066152D"/>
    <w:rsid w:val="0066418E"/>
    <w:rsid w:val="006647FD"/>
    <w:rsid w:val="0067154B"/>
    <w:rsid w:val="00672134"/>
    <w:rsid w:val="006741F9"/>
    <w:rsid w:val="0067432B"/>
    <w:rsid w:val="0067743E"/>
    <w:rsid w:val="00677699"/>
    <w:rsid w:val="0068446B"/>
    <w:rsid w:val="00684CA1"/>
    <w:rsid w:val="006878B4"/>
    <w:rsid w:val="00687B79"/>
    <w:rsid w:val="006909E9"/>
    <w:rsid w:val="00691A28"/>
    <w:rsid w:val="00693F3B"/>
    <w:rsid w:val="00694E43"/>
    <w:rsid w:val="0069617A"/>
    <w:rsid w:val="006A094D"/>
    <w:rsid w:val="006A6D74"/>
    <w:rsid w:val="006A7062"/>
    <w:rsid w:val="006A7268"/>
    <w:rsid w:val="006B03CE"/>
    <w:rsid w:val="006B067F"/>
    <w:rsid w:val="006B1053"/>
    <w:rsid w:val="006B4D5E"/>
    <w:rsid w:val="006B5580"/>
    <w:rsid w:val="006B66BF"/>
    <w:rsid w:val="006B77FF"/>
    <w:rsid w:val="006C35C6"/>
    <w:rsid w:val="006C676C"/>
    <w:rsid w:val="006C7416"/>
    <w:rsid w:val="006C75C8"/>
    <w:rsid w:val="006D0521"/>
    <w:rsid w:val="006D0775"/>
    <w:rsid w:val="006D1C9D"/>
    <w:rsid w:val="006D1EA2"/>
    <w:rsid w:val="006D224F"/>
    <w:rsid w:val="006D34BA"/>
    <w:rsid w:val="006D36B4"/>
    <w:rsid w:val="006D45FF"/>
    <w:rsid w:val="006D574E"/>
    <w:rsid w:val="006D590B"/>
    <w:rsid w:val="006D731C"/>
    <w:rsid w:val="006E0059"/>
    <w:rsid w:val="006E37E4"/>
    <w:rsid w:val="006E3BE1"/>
    <w:rsid w:val="006E6DE3"/>
    <w:rsid w:val="006F0927"/>
    <w:rsid w:val="006F2B42"/>
    <w:rsid w:val="006F4BBD"/>
    <w:rsid w:val="006F4E9C"/>
    <w:rsid w:val="007007D5"/>
    <w:rsid w:val="0070134C"/>
    <w:rsid w:val="00701455"/>
    <w:rsid w:val="00702105"/>
    <w:rsid w:val="00702C27"/>
    <w:rsid w:val="007031F8"/>
    <w:rsid w:val="00703F7F"/>
    <w:rsid w:val="00705029"/>
    <w:rsid w:val="00706961"/>
    <w:rsid w:val="00706F56"/>
    <w:rsid w:val="00710E04"/>
    <w:rsid w:val="00712B43"/>
    <w:rsid w:val="00716404"/>
    <w:rsid w:val="007166B2"/>
    <w:rsid w:val="00720522"/>
    <w:rsid w:val="007211FA"/>
    <w:rsid w:val="00721DBA"/>
    <w:rsid w:val="007223FB"/>
    <w:rsid w:val="00722453"/>
    <w:rsid w:val="00723877"/>
    <w:rsid w:val="007265EA"/>
    <w:rsid w:val="00730F8B"/>
    <w:rsid w:val="007315A4"/>
    <w:rsid w:val="00732CD6"/>
    <w:rsid w:val="00733926"/>
    <w:rsid w:val="00736C2A"/>
    <w:rsid w:val="00736EF7"/>
    <w:rsid w:val="0073709A"/>
    <w:rsid w:val="00737A49"/>
    <w:rsid w:val="007410CD"/>
    <w:rsid w:val="007420B0"/>
    <w:rsid w:val="00742755"/>
    <w:rsid w:val="007468BF"/>
    <w:rsid w:val="00746DE6"/>
    <w:rsid w:val="0074713D"/>
    <w:rsid w:val="007473CE"/>
    <w:rsid w:val="0075017E"/>
    <w:rsid w:val="00751C35"/>
    <w:rsid w:val="00755014"/>
    <w:rsid w:val="00760D70"/>
    <w:rsid w:val="00761237"/>
    <w:rsid w:val="0076220E"/>
    <w:rsid w:val="00762DEB"/>
    <w:rsid w:val="00763224"/>
    <w:rsid w:val="00763762"/>
    <w:rsid w:val="00763930"/>
    <w:rsid w:val="007662FE"/>
    <w:rsid w:val="00767873"/>
    <w:rsid w:val="00771221"/>
    <w:rsid w:val="00771F44"/>
    <w:rsid w:val="00773299"/>
    <w:rsid w:val="00774E92"/>
    <w:rsid w:val="00775853"/>
    <w:rsid w:val="007770E0"/>
    <w:rsid w:val="00777162"/>
    <w:rsid w:val="00777981"/>
    <w:rsid w:val="00777E85"/>
    <w:rsid w:val="00780569"/>
    <w:rsid w:val="007814D3"/>
    <w:rsid w:val="0078419E"/>
    <w:rsid w:val="0078478C"/>
    <w:rsid w:val="00787703"/>
    <w:rsid w:val="007903E3"/>
    <w:rsid w:val="0079223F"/>
    <w:rsid w:val="00793372"/>
    <w:rsid w:val="00793A5E"/>
    <w:rsid w:val="00794300"/>
    <w:rsid w:val="00794942"/>
    <w:rsid w:val="007A3091"/>
    <w:rsid w:val="007A36DD"/>
    <w:rsid w:val="007A64C0"/>
    <w:rsid w:val="007B06EE"/>
    <w:rsid w:val="007B0700"/>
    <w:rsid w:val="007B0C59"/>
    <w:rsid w:val="007B176E"/>
    <w:rsid w:val="007B22CE"/>
    <w:rsid w:val="007B2737"/>
    <w:rsid w:val="007B3ECE"/>
    <w:rsid w:val="007B4F8B"/>
    <w:rsid w:val="007B598E"/>
    <w:rsid w:val="007C0537"/>
    <w:rsid w:val="007C4A21"/>
    <w:rsid w:val="007C4C8E"/>
    <w:rsid w:val="007C513C"/>
    <w:rsid w:val="007C640B"/>
    <w:rsid w:val="007C670D"/>
    <w:rsid w:val="007C68A5"/>
    <w:rsid w:val="007C6939"/>
    <w:rsid w:val="007D028B"/>
    <w:rsid w:val="007D207D"/>
    <w:rsid w:val="007D23C1"/>
    <w:rsid w:val="007D6812"/>
    <w:rsid w:val="007D6ED5"/>
    <w:rsid w:val="007E11E4"/>
    <w:rsid w:val="007E17D1"/>
    <w:rsid w:val="007E2ED6"/>
    <w:rsid w:val="007E3500"/>
    <w:rsid w:val="007E4855"/>
    <w:rsid w:val="007E606D"/>
    <w:rsid w:val="007E6D83"/>
    <w:rsid w:val="007E7FDC"/>
    <w:rsid w:val="007F11A0"/>
    <w:rsid w:val="007F4362"/>
    <w:rsid w:val="007F4ACF"/>
    <w:rsid w:val="007F5FA4"/>
    <w:rsid w:val="00801CF8"/>
    <w:rsid w:val="008026C2"/>
    <w:rsid w:val="008055A8"/>
    <w:rsid w:val="00806380"/>
    <w:rsid w:val="00806D03"/>
    <w:rsid w:val="008103F1"/>
    <w:rsid w:val="00814BB0"/>
    <w:rsid w:val="00814CF9"/>
    <w:rsid w:val="00815072"/>
    <w:rsid w:val="0081733F"/>
    <w:rsid w:val="00821F50"/>
    <w:rsid w:val="008220DD"/>
    <w:rsid w:val="00824C0D"/>
    <w:rsid w:val="0082601C"/>
    <w:rsid w:val="00826307"/>
    <w:rsid w:val="00827545"/>
    <w:rsid w:val="00832956"/>
    <w:rsid w:val="008368C9"/>
    <w:rsid w:val="00843E7B"/>
    <w:rsid w:val="0084421D"/>
    <w:rsid w:val="00844D96"/>
    <w:rsid w:val="00846258"/>
    <w:rsid w:val="008465DF"/>
    <w:rsid w:val="00847417"/>
    <w:rsid w:val="00847992"/>
    <w:rsid w:val="0085042B"/>
    <w:rsid w:val="00850C7E"/>
    <w:rsid w:val="00851A71"/>
    <w:rsid w:val="00854FB4"/>
    <w:rsid w:val="00855528"/>
    <w:rsid w:val="00856755"/>
    <w:rsid w:val="00860B00"/>
    <w:rsid w:val="00861DAB"/>
    <w:rsid w:val="00863042"/>
    <w:rsid w:val="0086309A"/>
    <w:rsid w:val="00863C0D"/>
    <w:rsid w:val="00864AC4"/>
    <w:rsid w:val="00865B99"/>
    <w:rsid w:val="00870C59"/>
    <w:rsid w:val="00875FBA"/>
    <w:rsid w:val="00876279"/>
    <w:rsid w:val="00877301"/>
    <w:rsid w:val="008776A4"/>
    <w:rsid w:val="00883104"/>
    <w:rsid w:val="008835C5"/>
    <w:rsid w:val="008909E8"/>
    <w:rsid w:val="00891F52"/>
    <w:rsid w:val="008930DB"/>
    <w:rsid w:val="008955B6"/>
    <w:rsid w:val="0089625F"/>
    <w:rsid w:val="008A031C"/>
    <w:rsid w:val="008A0CBF"/>
    <w:rsid w:val="008A1111"/>
    <w:rsid w:val="008A4471"/>
    <w:rsid w:val="008A47F9"/>
    <w:rsid w:val="008A7356"/>
    <w:rsid w:val="008B049F"/>
    <w:rsid w:val="008B48AE"/>
    <w:rsid w:val="008C0830"/>
    <w:rsid w:val="008C1CAE"/>
    <w:rsid w:val="008C1DCD"/>
    <w:rsid w:val="008C280E"/>
    <w:rsid w:val="008C305E"/>
    <w:rsid w:val="008C7FBC"/>
    <w:rsid w:val="008D03E4"/>
    <w:rsid w:val="008D0E90"/>
    <w:rsid w:val="008D165C"/>
    <w:rsid w:val="008D475A"/>
    <w:rsid w:val="008D5FC3"/>
    <w:rsid w:val="008D673E"/>
    <w:rsid w:val="008D709D"/>
    <w:rsid w:val="008E30B5"/>
    <w:rsid w:val="008E4162"/>
    <w:rsid w:val="008E4A86"/>
    <w:rsid w:val="008E55A7"/>
    <w:rsid w:val="008E7836"/>
    <w:rsid w:val="008E7A28"/>
    <w:rsid w:val="008F2185"/>
    <w:rsid w:val="008F2725"/>
    <w:rsid w:val="008F2D7F"/>
    <w:rsid w:val="008F3335"/>
    <w:rsid w:val="008F4C18"/>
    <w:rsid w:val="008F5C10"/>
    <w:rsid w:val="008F7A60"/>
    <w:rsid w:val="009004F9"/>
    <w:rsid w:val="0090056D"/>
    <w:rsid w:val="00901683"/>
    <w:rsid w:val="00901CFE"/>
    <w:rsid w:val="00901D32"/>
    <w:rsid w:val="00905566"/>
    <w:rsid w:val="00910CB0"/>
    <w:rsid w:val="00911C2A"/>
    <w:rsid w:val="009121BB"/>
    <w:rsid w:val="009122CB"/>
    <w:rsid w:val="009123C4"/>
    <w:rsid w:val="009174AB"/>
    <w:rsid w:val="00920C63"/>
    <w:rsid w:val="00921766"/>
    <w:rsid w:val="009223ED"/>
    <w:rsid w:val="0092322F"/>
    <w:rsid w:val="0092384E"/>
    <w:rsid w:val="0092393B"/>
    <w:rsid w:val="00923CD8"/>
    <w:rsid w:val="009241C2"/>
    <w:rsid w:val="0092672E"/>
    <w:rsid w:val="009278FC"/>
    <w:rsid w:val="009306C7"/>
    <w:rsid w:val="00931E40"/>
    <w:rsid w:val="00934027"/>
    <w:rsid w:val="00934551"/>
    <w:rsid w:val="009345C6"/>
    <w:rsid w:val="009356A7"/>
    <w:rsid w:val="009368DB"/>
    <w:rsid w:val="00940EC5"/>
    <w:rsid w:val="0094337B"/>
    <w:rsid w:val="009434ED"/>
    <w:rsid w:val="00943617"/>
    <w:rsid w:val="00950208"/>
    <w:rsid w:val="00950A00"/>
    <w:rsid w:val="009537A6"/>
    <w:rsid w:val="009558FA"/>
    <w:rsid w:val="00956411"/>
    <w:rsid w:val="00956593"/>
    <w:rsid w:val="00956854"/>
    <w:rsid w:val="00957477"/>
    <w:rsid w:val="00957884"/>
    <w:rsid w:val="00957C37"/>
    <w:rsid w:val="00957CCE"/>
    <w:rsid w:val="00961DBD"/>
    <w:rsid w:val="00962612"/>
    <w:rsid w:val="009627B3"/>
    <w:rsid w:val="009627EF"/>
    <w:rsid w:val="00963B3B"/>
    <w:rsid w:val="00964264"/>
    <w:rsid w:val="009703B7"/>
    <w:rsid w:val="00972414"/>
    <w:rsid w:val="009729D1"/>
    <w:rsid w:val="0097400D"/>
    <w:rsid w:val="00974729"/>
    <w:rsid w:val="00975F6E"/>
    <w:rsid w:val="0097603D"/>
    <w:rsid w:val="00976A21"/>
    <w:rsid w:val="00983AEE"/>
    <w:rsid w:val="00984BD0"/>
    <w:rsid w:val="00987225"/>
    <w:rsid w:val="00987CEF"/>
    <w:rsid w:val="00987DC8"/>
    <w:rsid w:val="0099016C"/>
    <w:rsid w:val="0099108E"/>
    <w:rsid w:val="009925B0"/>
    <w:rsid w:val="0099364C"/>
    <w:rsid w:val="00994C67"/>
    <w:rsid w:val="00995951"/>
    <w:rsid w:val="0099631A"/>
    <w:rsid w:val="00997488"/>
    <w:rsid w:val="009A4C3A"/>
    <w:rsid w:val="009A6475"/>
    <w:rsid w:val="009B0041"/>
    <w:rsid w:val="009B1479"/>
    <w:rsid w:val="009B2A6C"/>
    <w:rsid w:val="009B335B"/>
    <w:rsid w:val="009B3D0F"/>
    <w:rsid w:val="009C1573"/>
    <w:rsid w:val="009C4ACE"/>
    <w:rsid w:val="009C4BEC"/>
    <w:rsid w:val="009C4CC2"/>
    <w:rsid w:val="009C58BD"/>
    <w:rsid w:val="009C5B41"/>
    <w:rsid w:val="009C5F3D"/>
    <w:rsid w:val="009C72B2"/>
    <w:rsid w:val="009D0CD8"/>
    <w:rsid w:val="009D798E"/>
    <w:rsid w:val="009E0138"/>
    <w:rsid w:val="009E0A3E"/>
    <w:rsid w:val="009E1433"/>
    <w:rsid w:val="009E1BFA"/>
    <w:rsid w:val="009E2484"/>
    <w:rsid w:val="009E2740"/>
    <w:rsid w:val="009E2C92"/>
    <w:rsid w:val="009E2FEF"/>
    <w:rsid w:val="009E4028"/>
    <w:rsid w:val="009E40B1"/>
    <w:rsid w:val="009E5592"/>
    <w:rsid w:val="009F24AF"/>
    <w:rsid w:val="009F2709"/>
    <w:rsid w:val="009F284E"/>
    <w:rsid w:val="009F49D1"/>
    <w:rsid w:val="009F4EDB"/>
    <w:rsid w:val="009F5C8F"/>
    <w:rsid w:val="009F6421"/>
    <w:rsid w:val="009F6A31"/>
    <w:rsid w:val="009F7440"/>
    <w:rsid w:val="00A003F7"/>
    <w:rsid w:val="00A00E6F"/>
    <w:rsid w:val="00A00EA8"/>
    <w:rsid w:val="00A01D4E"/>
    <w:rsid w:val="00A01D70"/>
    <w:rsid w:val="00A04C44"/>
    <w:rsid w:val="00A065A8"/>
    <w:rsid w:val="00A07F9E"/>
    <w:rsid w:val="00A10E91"/>
    <w:rsid w:val="00A1141C"/>
    <w:rsid w:val="00A1230B"/>
    <w:rsid w:val="00A1280A"/>
    <w:rsid w:val="00A14490"/>
    <w:rsid w:val="00A15EB0"/>
    <w:rsid w:val="00A16579"/>
    <w:rsid w:val="00A172DE"/>
    <w:rsid w:val="00A21565"/>
    <w:rsid w:val="00A2187E"/>
    <w:rsid w:val="00A230EF"/>
    <w:rsid w:val="00A270EB"/>
    <w:rsid w:val="00A27A0B"/>
    <w:rsid w:val="00A30742"/>
    <w:rsid w:val="00A325B8"/>
    <w:rsid w:val="00A32BAC"/>
    <w:rsid w:val="00A343BD"/>
    <w:rsid w:val="00A34CE8"/>
    <w:rsid w:val="00A3608C"/>
    <w:rsid w:val="00A36C0F"/>
    <w:rsid w:val="00A37547"/>
    <w:rsid w:val="00A445A8"/>
    <w:rsid w:val="00A445D8"/>
    <w:rsid w:val="00A454A8"/>
    <w:rsid w:val="00A45E50"/>
    <w:rsid w:val="00A46250"/>
    <w:rsid w:val="00A4741B"/>
    <w:rsid w:val="00A51302"/>
    <w:rsid w:val="00A51ADC"/>
    <w:rsid w:val="00A53DDF"/>
    <w:rsid w:val="00A56DFD"/>
    <w:rsid w:val="00A57418"/>
    <w:rsid w:val="00A57719"/>
    <w:rsid w:val="00A6326B"/>
    <w:rsid w:val="00A6335A"/>
    <w:rsid w:val="00A636EC"/>
    <w:rsid w:val="00A639DE"/>
    <w:rsid w:val="00A64225"/>
    <w:rsid w:val="00A652EC"/>
    <w:rsid w:val="00A66476"/>
    <w:rsid w:val="00A66E50"/>
    <w:rsid w:val="00A706ED"/>
    <w:rsid w:val="00A708EA"/>
    <w:rsid w:val="00A722C9"/>
    <w:rsid w:val="00A732F7"/>
    <w:rsid w:val="00A740EE"/>
    <w:rsid w:val="00A7579B"/>
    <w:rsid w:val="00A76155"/>
    <w:rsid w:val="00A767CB"/>
    <w:rsid w:val="00A76F68"/>
    <w:rsid w:val="00A77185"/>
    <w:rsid w:val="00A80F01"/>
    <w:rsid w:val="00A830B2"/>
    <w:rsid w:val="00A90381"/>
    <w:rsid w:val="00A91334"/>
    <w:rsid w:val="00A93839"/>
    <w:rsid w:val="00AA0624"/>
    <w:rsid w:val="00AA15C3"/>
    <w:rsid w:val="00AA346D"/>
    <w:rsid w:val="00AB0414"/>
    <w:rsid w:val="00AB045B"/>
    <w:rsid w:val="00AB0517"/>
    <w:rsid w:val="00AB173F"/>
    <w:rsid w:val="00AB17C3"/>
    <w:rsid w:val="00AB1884"/>
    <w:rsid w:val="00AB257E"/>
    <w:rsid w:val="00AB278D"/>
    <w:rsid w:val="00AB3942"/>
    <w:rsid w:val="00AB3EAD"/>
    <w:rsid w:val="00AB5359"/>
    <w:rsid w:val="00AB5A8D"/>
    <w:rsid w:val="00AC0601"/>
    <w:rsid w:val="00AC20DE"/>
    <w:rsid w:val="00AC40FC"/>
    <w:rsid w:val="00AD05F9"/>
    <w:rsid w:val="00AD093D"/>
    <w:rsid w:val="00AD3D8B"/>
    <w:rsid w:val="00AD4553"/>
    <w:rsid w:val="00AD79B4"/>
    <w:rsid w:val="00AE009A"/>
    <w:rsid w:val="00AF02FB"/>
    <w:rsid w:val="00AF1D81"/>
    <w:rsid w:val="00AF2CC5"/>
    <w:rsid w:val="00AF3ACE"/>
    <w:rsid w:val="00AF589C"/>
    <w:rsid w:val="00AF5B58"/>
    <w:rsid w:val="00AF5D02"/>
    <w:rsid w:val="00AF5F04"/>
    <w:rsid w:val="00AF72A5"/>
    <w:rsid w:val="00AF77B4"/>
    <w:rsid w:val="00B0066B"/>
    <w:rsid w:val="00B00F49"/>
    <w:rsid w:val="00B05ADD"/>
    <w:rsid w:val="00B061FE"/>
    <w:rsid w:val="00B0629D"/>
    <w:rsid w:val="00B11346"/>
    <w:rsid w:val="00B119BF"/>
    <w:rsid w:val="00B12F41"/>
    <w:rsid w:val="00B14A34"/>
    <w:rsid w:val="00B14C83"/>
    <w:rsid w:val="00B15C99"/>
    <w:rsid w:val="00B16686"/>
    <w:rsid w:val="00B17DCC"/>
    <w:rsid w:val="00B20977"/>
    <w:rsid w:val="00B20B1B"/>
    <w:rsid w:val="00B24105"/>
    <w:rsid w:val="00B24411"/>
    <w:rsid w:val="00B24537"/>
    <w:rsid w:val="00B271FF"/>
    <w:rsid w:val="00B32FF4"/>
    <w:rsid w:val="00B333C8"/>
    <w:rsid w:val="00B3351C"/>
    <w:rsid w:val="00B4076C"/>
    <w:rsid w:val="00B423F6"/>
    <w:rsid w:val="00B427E3"/>
    <w:rsid w:val="00B45633"/>
    <w:rsid w:val="00B50889"/>
    <w:rsid w:val="00B50A06"/>
    <w:rsid w:val="00B51CE1"/>
    <w:rsid w:val="00B52429"/>
    <w:rsid w:val="00B53401"/>
    <w:rsid w:val="00B53CF8"/>
    <w:rsid w:val="00B53FAE"/>
    <w:rsid w:val="00B5479F"/>
    <w:rsid w:val="00B54F14"/>
    <w:rsid w:val="00B5582C"/>
    <w:rsid w:val="00B57C20"/>
    <w:rsid w:val="00B6101A"/>
    <w:rsid w:val="00B61D09"/>
    <w:rsid w:val="00B62883"/>
    <w:rsid w:val="00B62B51"/>
    <w:rsid w:val="00B661E6"/>
    <w:rsid w:val="00B66768"/>
    <w:rsid w:val="00B6689C"/>
    <w:rsid w:val="00B66DD2"/>
    <w:rsid w:val="00B6795E"/>
    <w:rsid w:val="00B7036E"/>
    <w:rsid w:val="00B725AD"/>
    <w:rsid w:val="00B815CD"/>
    <w:rsid w:val="00B81C67"/>
    <w:rsid w:val="00B81FC1"/>
    <w:rsid w:val="00B83F62"/>
    <w:rsid w:val="00B841D0"/>
    <w:rsid w:val="00B856BC"/>
    <w:rsid w:val="00B85EEA"/>
    <w:rsid w:val="00B86930"/>
    <w:rsid w:val="00B871E2"/>
    <w:rsid w:val="00B874D1"/>
    <w:rsid w:val="00B90BD3"/>
    <w:rsid w:val="00B90D1E"/>
    <w:rsid w:val="00B91A75"/>
    <w:rsid w:val="00B91B40"/>
    <w:rsid w:val="00B93576"/>
    <w:rsid w:val="00B93DC3"/>
    <w:rsid w:val="00B977BB"/>
    <w:rsid w:val="00BA3E54"/>
    <w:rsid w:val="00BA46B9"/>
    <w:rsid w:val="00BA54A0"/>
    <w:rsid w:val="00BB0186"/>
    <w:rsid w:val="00BB070F"/>
    <w:rsid w:val="00BB1070"/>
    <w:rsid w:val="00BB198A"/>
    <w:rsid w:val="00BB3FB8"/>
    <w:rsid w:val="00BB5315"/>
    <w:rsid w:val="00BB7B4B"/>
    <w:rsid w:val="00BB7E4C"/>
    <w:rsid w:val="00BC0DFA"/>
    <w:rsid w:val="00BC0FEC"/>
    <w:rsid w:val="00BC3B24"/>
    <w:rsid w:val="00BD0385"/>
    <w:rsid w:val="00BD105C"/>
    <w:rsid w:val="00BD211C"/>
    <w:rsid w:val="00BD23CF"/>
    <w:rsid w:val="00BD5F32"/>
    <w:rsid w:val="00BD6BB5"/>
    <w:rsid w:val="00BD6E45"/>
    <w:rsid w:val="00BE0253"/>
    <w:rsid w:val="00BE0F97"/>
    <w:rsid w:val="00BE4434"/>
    <w:rsid w:val="00BE77E9"/>
    <w:rsid w:val="00BF12B9"/>
    <w:rsid w:val="00BF1C04"/>
    <w:rsid w:val="00BF3001"/>
    <w:rsid w:val="00BF4E07"/>
    <w:rsid w:val="00BF5BCF"/>
    <w:rsid w:val="00BF6315"/>
    <w:rsid w:val="00BF735B"/>
    <w:rsid w:val="00C00EC3"/>
    <w:rsid w:val="00C037FB"/>
    <w:rsid w:val="00C0626F"/>
    <w:rsid w:val="00C07414"/>
    <w:rsid w:val="00C11E38"/>
    <w:rsid w:val="00C1248F"/>
    <w:rsid w:val="00C14A03"/>
    <w:rsid w:val="00C154C1"/>
    <w:rsid w:val="00C20DC5"/>
    <w:rsid w:val="00C214E5"/>
    <w:rsid w:val="00C2301A"/>
    <w:rsid w:val="00C25880"/>
    <w:rsid w:val="00C25BED"/>
    <w:rsid w:val="00C30B79"/>
    <w:rsid w:val="00C31006"/>
    <w:rsid w:val="00C33A0F"/>
    <w:rsid w:val="00C33C6D"/>
    <w:rsid w:val="00C34413"/>
    <w:rsid w:val="00C3683C"/>
    <w:rsid w:val="00C37183"/>
    <w:rsid w:val="00C375E3"/>
    <w:rsid w:val="00C37CD2"/>
    <w:rsid w:val="00C407F4"/>
    <w:rsid w:val="00C40AC0"/>
    <w:rsid w:val="00C40E7E"/>
    <w:rsid w:val="00C40F81"/>
    <w:rsid w:val="00C4188C"/>
    <w:rsid w:val="00C42CAC"/>
    <w:rsid w:val="00C44E85"/>
    <w:rsid w:val="00C45BE2"/>
    <w:rsid w:val="00C45C96"/>
    <w:rsid w:val="00C46C07"/>
    <w:rsid w:val="00C46C40"/>
    <w:rsid w:val="00C47EC4"/>
    <w:rsid w:val="00C51F9A"/>
    <w:rsid w:val="00C52273"/>
    <w:rsid w:val="00C5551B"/>
    <w:rsid w:val="00C62487"/>
    <w:rsid w:val="00C64BE1"/>
    <w:rsid w:val="00C67566"/>
    <w:rsid w:val="00C67935"/>
    <w:rsid w:val="00C71EAB"/>
    <w:rsid w:val="00C7419D"/>
    <w:rsid w:val="00C74FA3"/>
    <w:rsid w:val="00C75692"/>
    <w:rsid w:val="00C758D8"/>
    <w:rsid w:val="00C7642E"/>
    <w:rsid w:val="00C801FA"/>
    <w:rsid w:val="00C81B26"/>
    <w:rsid w:val="00C81C92"/>
    <w:rsid w:val="00C81D28"/>
    <w:rsid w:val="00C839F7"/>
    <w:rsid w:val="00C84279"/>
    <w:rsid w:val="00C844A7"/>
    <w:rsid w:val="00C84EA2"/>
    <w:rsid w:val="00C85FD7"/>
    <w:rsid w:val="00C872B5"/>
    <w:rsid w:val="00C93C5F"/>
    <w:rsid w:val="00C95112"/>
    <w:rsid w:val="00C97566"/>
    <w:rsid w:val="00C97639"/>
    <w:rsid w:val="00CA00D6"/>
    <w:rsid w:val="00CA0A51"/>
    <w:rsid w:val="00CA239E"/>
    <w:rsid w:val="00CA3558"/>
    <w:rsid w:val="00CA532F"/>
    <w:rsid w:val="00CA7910"/>
    <w:rsid w:val="00CB098E"/>
    <w:rsid w:val="00CB18C3"/>
    <w:rsid w:val="00CB4920"/>
    <w:rsid w:val="00CB6A77"/>
    <w:rsid w:val="00CC036D"/>
    <w:rsid w:val="00CC095E"/>
    <w:rsid w:val="00CC1529"/>
    <w:rsid w:val="00CC1A12"/>
    <w:rsid w:val="00CC1CA1"/>
    <w:rsid w:val="00CC2CDE"/>
    <w:rsid w:val="00CC485B"/>
    <w:rsid w:val="00CC601D"/>
    <w:rsid w:val="00CC7F4D"/>
    <w:rsid w:val="00CD0AC2"/>
    <w:rsid w:val="00CD0D81"/>
    <w:rsid w:val="00CD3898"/>
    <w:rsid w:val="00CD4686"/>
    <w:rsid w:val="00CD7F52"/>
    <w:rsid w:val="00CE00DB"/>
    <w:rsid w:val="00CE107C"/>
    <w:rsid w:val="00CE10D6"/>
    <w:rsid w:val="00CE3599"/>
    <w:rsid w:val="00CE640F"/>
    <w:rsid w:val="00CF2A4B"/>
    <w:rsid w:val="00CF3214"/>
    <w:rsid w:val="00CF6A16"/>
    <w:rsid w:val="00CF75C0"/>
    <w:rsid w:val="00D00C75"/>
    <w:rsid w:val="00D00E77"/>
    <w:rsid w:val="00D0315A"/>
    <w:rsid w:val="00D03478"/>
    <w:rsid w:val="00D0516F"/>
    <w:rsid w:val="00D06BF3"/>
    <w:rsid w:val="00D06CD3"/>
    <w:rsid w:val="00D103EB"/>
    <w:rsid w:val="00D10B58"/>
    <w:rsid w:val="00D1119D"/>
    <w:rsid w:val="00D20C32"/>
    <w:rsid w:val="00D217A1"/>
    <w:rsid w:val="00D219C6"/>
    <w:rsid w:val="00D21B3C"/>
    <w:rsid w:val="00D23902"/>
    <w:rsid w:val="00D24F95"/>
    <w:rsid w:val="00D265D1"/>
    <w:rsid w:val="00D3004A"/>
    <w:rsid w:val="00D30056"/>
    <w:rsid w:val="00D31A06"/>
    <w:rsid w:val="00D33B3D"/>
    <w:rsid w:val="00D36BE6"/>
    <w:rsid w:val="00D372CC"/>
    <w:rsid w:val="00D374C2"/>
    <w:rsid w:val="00D40D8A"/>
    <w:rsid w:val="00D44B97"/>
    <w:rsid w:val="00D466FE"/>
    <w:rsid w:val="00D4709A"/>
    <w:rsid w:val="00D511D1"/>
    <w:rsid w:val="00D5194E"/>
    <w:rsid w:val="00D520C4"/>
    <w:rsid w:val="00D525EF"/>
    <w:rsid w:val="00D548CC"/>
    <w:rsid w:val="00D55EC1"/>
    <w:rsid w:val="00D562CA"/>
    <w:rsid w:val="00D57EE0"/>
    <w:rsid w:val="00D60132"/>
    <w:rsid w:val="00D65D5A"/>
    <w:rsid w:val="00D679D0"/>
    <w:rsid w:val="00D73227"/>
    <w:rsid w:val="00D73A62"/>
    <w:rsid w:val="00D8047B"/>
    <w:rsid w:val="00D82B7F"/>
    <w:rsid w:val="00D84032"/>
    <w:rsid w:val="00D85263"/>
    <w:rsid w:val="00D856C7"/>
    <w:rsid w:val="00D859D9"/>
    <w:rsid w:val="00D90F58"/>
    <w:rsid w:val="00D92478"/>
    <w:rsid w:val="00D937D3"/>
    <w:rsid w:val="00D93AF1"/>
    <w:rsid w:val="00D95A7F"/>
    <w:rsid w:val="00D9649E"/>
    <w:rsid w:val="00D9791E"/>
    <w:rsid w:val="00D9797E"/>
    <w:rsid w:val="00DA1210"/>
    <w:rsid w:val="00DA3303"/>
    <w:rsid w:val="00DA3347"/>
    <w:rsid w:val="00DA3EDA"/>
    <w:rsid w:val="00DA4D27"/>
    <w:rsid w:val="00DA557B"/>
    <w:rsid w:val="00DA599C"/>
    <w:rsid w:val="00DA60FB"/>
    <w:rsid w:val="00DA6AFB"/>
    <w:rsid w:val="00DA7790"/>
    <w:rsid w:val="00DB1374"/>
    <w:rsid w:val="00DB2DD6"/>
    <w:rsid w:val="00DB345B"/>
    <w:rsid w:val="00DB5102"/>
    <w:rsid w:val="00DB53A8"/>
    <w:rsid w:val="00DB755D"/>
    <w:rsid w:val="00DC0410"/>
    <w:rsid w:val="00DC0882"/>
    <w:rsid w:val="00DC0F4D"/>
    <w:rsid w:val="00DC2D0E"/>
    <w:rsid w:val="00DC3A06"/>
    <w:rsid w:val="00DC6A3D"/>
    <w:rsid w:val="00DC75EA"/>
    <w:rsid w:val="00DD27E6"/>
    <w:rsid w:val="00DD31FF"/>
    <w:rsid w:val="00DD3B7C"/>
    <w:rsid w:val="00DD4289"/>
    <w:rsid w:val="00DD5170"/>
    <w:rsid w:val="00DD5539"/>
    <w:rsid w:val="00DD5C50"/>
    <w:rsid w:val="00DD6B71"/>
    <w:rsid w:val="00DE0433"/>
    <w:rsid w:val="00DE1D0F"/>
    <w:rsid w:val="00DE243B"/>
    <w:rsid w:val="00DE3E65"/>
    <w:rsid w:val="00DE4989"/>
    <w:rsid w:val="00DE601A"/>
    <w:rsid w:val="00DF0022"/>
    <w:rsid w:val="00DF57B5"/>
    <w:rsid w:val="00E004E1"/>
    <w:rsid w:val="00E043C1"/>
    <w:rsid w:val="00E05307"/>
    <w:rsid w:val="00E071BB"/>
    <w:rsid w:val="00E07B91"/>
    <w:rsid w:val="00E07DBC"/>
    <w:rsid w:val="00E12168"/>
    <w:rsid w:val="00E12BE4"/>
    <w:rsid w:val="00E13271"/>
    <w:rsid w:val="00E14022"/>
    <w:rsid w:val="00E14C01"/>
    <w:rsid w:val="00E22D24"/>
    <w:rsid w:val="00E2311A"/>
    <w:rsid w:val="00E2488A"/>
    <w:rsid w:val="00E265F0"/>
    <w:rsid w:val="00E26603"/>
    <w:rsid w:val="00E33FF8"/>
    <w:rsid w:val="00E42DC3"/>
    <w:rsid w:val="00E43B4B"/>
    <w:rsid w:val="00E45BE6"/>
    <w:rsid w:val="00E4688C"/>
    <w:rsid w:val="00E46CEA"/>
    <w:rsid w:val="00E47D66"/>
    <w:rsid w:val="00E53A87"/>
    <w:rsid w:val="00E53C44"/>
    <w:rsid w:val="00E55CA7"/>
    <w:rsid w:val="00E575FA"/>
    <w:rsid w:val="00E611F7"/>
    <w:rsid w:val="00E61C80"/>
    <w:rsid w:val="00E62AFA"/>
    <w:rsid w:val="00E62BC0"/>
    <w:rsid w:val="00E63AA3"/>
    <w:rsid w:val="00E63AAE"/>
    <w:rsid w:val="00E66F4D"/>
    <w:rsid w:val="00E75E6C"/>
    <w:rsid w:val="00E77542"/>
    <w:rsid w:val="00E77A0B"/>
    <w:rsid w:val="00E77A3C"/>
    <w:rsid w:val="00E838B7"/>
    <w:rsid w:val="00E840AD"/>
    <w:rsid w:val="00E85CE7"/>
    <w:rsid w:val="00E909E5"/>
    <w:rsid w:val="00E93027"/>
    <w:rsid w:val="00E9338C"/>
    <w:rsid w:val="00E93C80"/>
    <w:rsid w:val="00E945C6"/>
    <w:rsid w:val="00E9532E"/>
    <w:rsid w:val="00E97186"/>
    <w:rsid w:val="00E978B3"/>
    <w:rsid w:val="00EA1F1E"/>
    <w:rsid w:val="00EA237D"/>
    <w:rsid w:val="00EA25D7"/>
    <w:rsid w:val="00EA470A"/>
    <w:rsid w:val="00EA7318"/>
    <w:rsid w:val="00EA7F59"/>
    <w:rsid w:val="00EB0F5D"/>
    <w:rsid w:val="00EB1105"/>
    <w:rsid w:val="00EB2755"/>
    <w:rsid w:val="00EB5A15"/>
    <w:rsid w:val="00EB7348"/>
    <w:rsid w:val="00EC0EBA"/>
    <w:rsid w:val="00EC34F3"/>
    <w:rsid w:val="00EC5CD2"/>
    <w:rsid w:val="00EC7FC3"/>
    <w:rsid w:val="00ED077B"/>
    <w:rsid w:val="00ED27C4"/>
    <w:rsid w:val="00ED2AFC"/>
    <w:rsid w:val="00ED2C9F"/>
    <w:rsid w:val="00ED2F23"/>
    <w:rsid w:val="00ED30BC"/>
    <w:rsid w:val="00ED4242"/>
    <w:rsid w:val="00ED5883"/>
    <w:rsid w:val="00ED6077"/>
    <w:rsid w:val="00ED730C"/>
    <w:rsid w:val="00EE2AF4"/>
    <w:rsid w:val="00EE2C23"/>
    <w:rsid w:val="00EE665B"/>
    <w:rsid w:val="00EE697B"/>
    <w:rsid w:val="00EE799E"/>
    <w:rsid w:val="00EF0535"/>
    <w:rsid w:val="00EF29FB"/>
    <w:rsid w:val="00EF2B41"/>
    <w:rsid w:val="00EF4271"/>
    <w:rsid w:val="00EF4BED"/>
    <w:rsid w:val="00EF50EE"/>
    <w:rsid w:val="00EF6409"/>
    <w:rsid w:val="00EF66FB"/>
    <w:rsid w:val="00EF7716"/>
    <w:rsid w:val="00F030AC"/>
    <w:rsid w:val="00F053F2"/>
    <w:rsid w:val="00F05B7B"/>
    <w:rsid w:val="00F064DD"/>
    <w:rsid w:val="00F104A4"/>
    <w:rsid w:val="00F11430"/>
    <w:rsid w:val="00F11FD3"/>
    <w:rsid w:val="00F15249"/>
    <w:rsid w:val="00F1598C"/>
    <w:rsid w:val="00F20531"/>
    <w:rsid w:val="00F22F53"/>
    <w:rsid w:val="00F2481D"/>
    <w:rsid w:val="00F24CDD"/>
    <w:rsid w:val="00F24D85"/>
    <w:rsid w:val="00F25682"/>
    <w:rsid w:val="00F25687"/>
    <w:rsid w:val="00F2637E"/>
    <w:rsid w:val="00F26E40"/>
    <w:rsid w:val="00F27E1D"/>
    <w:rsid w:val="00F30389"/>
    <w:rsid w:val="00F3136B"/>
    <w:rsid w:val="00F3379C"/>
    <w:rsid w:val="00F33C83"/>
    <w:rsid w:val="00F33C8B"/>
    <w:rsid w:val="00F34C21"/>
    <w:rsid w:val="00F36A21"/>
    <w:rsid w:val="00F36A68"/>
    <w:rsid w:val="00F37A4B"/>
    <w:rsid w:val="00F41AE1"/>
    <w:rsid w:val="00F44565"/>
    <w:rsid w:val="00F45529"/>
    <w:rsid w:val="00F45D8A"/>
    <w:rsid w:val="00F50212"/>
    <w:rsid w:val="00F50D22"/>
    <w:rsid w:val="00F50F56"/>
    <w:rsid w:val="00F53107"/>
    <w:rsid w:val="00F53BE7"/>
    <w:rsid w:val="00F576CC"/>
    <w:rsid w:val="00F60ED6"/>
    <w:rsid w:val="00F61717"/>
    <w:rsid w:val="00F61899"/>
    <w:rsid w:val="00F61E7C"/>
    <w:rsid w:val="00F620F5"/>
    <w:rsid w:val="00F6231E"/>
    <w:rsid w:val="00F628B3"/>
    <w:rsid w:val="00F62EC8"/>
    <w:rsid w:val="00F6569C"/>
    <w:rsid w:val="00F663ED"/>
    <w:rsid w:val="00F66736"/>
    <w:rsid w:val="00F67CFA"/>
    <w:rsid w:val="00F706C4"/>
    <w:rsid w:val="00F71BBC"/>
    <w:rsid w:val="00F727E9"/>
    <w:rsid w:val="00F72BD6"/>
    <w:rsid w:val="00F73110"/>
    <w:rsid w:val="00F76860"/>
    <w:rsid w:val="00F80BA6"/>
    <w:rsid w:val="00F80E2C"/>
    <w:rsid w:val="00F81AC4"/>
    <w:rsid w:val="00F81DC0"/>
    <w:rsid w:val="00F82FF8"/>
    <w:rsid w:val="00F85B24"/>
    <w:rsid w:val="00F863ED"/>
    <w:rsid w:val="00F86D36"/>
    <w:rsid w:val="00F94D8A"/>
    <w:rsid w:val="00F94F96"/>
    <w:rsid w:val="00F963B0"/>
    <w:rsid w:val="00F9788F"/>
    <w:rsid w:val="00FA16DE"/>
    <w:rsid w:val="00FA20C8"/>
    <w:rsid w:val="00FA29E1"/>
    <w:rsid w:val="00FA32D5"/>
    <w:rsid w:val="00FA534C"/>
    <w:rsid w:val="00FA56C1"/>
    <w:rsid w:val="00FA7F5B"/>
    <w:rsid w:val="00FB02CC"/>
    <w:rsid w:val="00FB42E4"/>
    <w:rsid w:val="00FB4BF9"/>
    <w:rsid w:val="00FB5D62"/>
    <w:rsid w:val="00FC0604"/>
    <w:rsid w:val="00FD022D"/>
    <w:rsid w:val="00FD2348"/>
    <w:rsid w:val="00FD4B06"/>
    <w:rsid w:val="00FD53C2"/>
    <w:rsid w:val="00FD63A9"/>
    <w:rsid w:val="00FE0947"/>
    <w:rsid w:val="00FE10E2"/>
    <w:rsid w:val="00FE1402"/>
    <w:rsid w:val="00FE35B2"/>
    <w:rsid w:val="00FE3911"/>
    <w:rsid w:val="00FE4E4D"/>
    <w:rsid w:val="00FE6AFB"/>
    <w:rsid w:val="00FE6DAC"/>
    <w:rsid w:val="00FE7B70"/>
    <w:rsid w:val="00FF20CA"/>
    <w:rsid w:val="00FF5250"/>
    <w:rsid w:val="00FF572E"/>
    <w:rsid w:val="00FF60C1"/>
    <w:rsid w:val="00FF60F5"/>
    <w:rsid w:val="00FF79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94"/>
    <o:shapelayout v:ext="edit">
      <o:idmap v:ext="edit" data="1"/>
    </o:shapelayout>
  </w:shapeDefaults>
  <w:decimalSymbol w:val="."/>
  <w:listSeparator w:val=","/>
  <w14:docId w14:val="3C9E9F1F"/>
  <w15:docId w15:val="{5C642261-CC87-4DA1-B559-3F13A1523B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37A4B"/>
    <w:pPr>
      <w:spacing w:line="48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link w:val="Heading1Char"/>
    <w:uiPriority w:val="9"/>
    <w:qFormat/>
    <w:rsid w:val="000635E9"/>
    <w:pPr>
      <w:widowControl w:val="0"/>
      <w:autoSpaceDE w:val="0"/>
      <w:autoSpaceDN w:val="0"/>
      <w:spacing w:after="0" w:line="240" w:lineRule="auto"/>
      <w:ind w:left="1154"/>
      <w:outlineLvl w:val="0"/>
    </w:pPr>
    <w:rPr>
      <w:rFonts w:eastAsia="Times New Roman" w:cs="Times New Roman"/>
      <w:b/>
      <w:bCs/>
      <w:kern w:val="0"/>
      <w:szCs w:val="24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086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3402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Heading4">
    <w:name w:val="heading 4"/>
    <w:next w:val="Normal"/>
    <w:link w:val="Heading4Char"/>
    <w:uiPriority w:val="9"/>
    <w:unhideWhenUsed/>
    <w:qFormat/>
    <w:rsid w:val="008D709D"/>
    <w:pPr>
      <w:keepNext/>
      <w:keepLines/>
      <w:spacing w:after="0"/>
      <w:ind w:left="260"/>
      <w:outlineLvl w:val="3"/>
    </w:pPr>
    <w:rPr>
      <w:rFonts w:ascii="Times New Roman" w:eastAsia="Times New Roman" w:hAnsi="Times New Roman" w:cs="Times New Roman"/>
      <w:b/>
      <w:color w:val="1F2023"/>
      <w:sz w:val="28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A6B8C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Body of text,kepala 1,Body of text1,Body of text2,Body of text3,Body of text4,List Paragraph12,Body of textCxSp,Body of text5,Body of text6,Body of text7,Body of text8,KEPALA 3,Lis,Body of text+2,KEPALA 31,KEPALA 32,Body of text+1,rpp3"/>
    <w:basedOn w:val="Normal"/>
    <w:link w:val="ListParagraphChar"/>
    <w:uiPriority w:val="34"/>
    <w:qFormat/>
    <w:rsid w:val="00D8047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0635E9"/>
    <w:rPr>
      <w:rFonts w:ascii="Times New Roman" w:eastAsia="Times New Roman" w:hAnsi="Times New Roman" w:cs="Times New Roman"/>
      <w:b/>
      <w:bCs/>
      <w:kern w:val="0"/>
      <w:sz w:val="24"/>
      <w:szCs w:val="24"/>
      <w14:ligatures w14:val="none"/>
    </w:rPr>
  </w:style>
  <w:style w:type="paragraph" w:styleId="BodyText">
    <w:name w:val="Body Text"/>
    <w:basedOn w:val="Normal"/>
    <w:link w:val="BodyTextChar"/>
    <w:uiPriority w:val="1"/>
    <w:qFormat/>
    <w:rsid w:val="000635E9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kern w:val="0"/>
      <w:szCs w:val="24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0635E9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AE009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009A"/>
  </w:style>
  <w:style w:type="paragraph" w:styleId="Footer">
    <w:name w:val="footer"/>
    <w:basedOn w:val="Normal"/>
    <w:link w:val="FooterChar"/>
    <w:uiPriority w:val="99"/>
    <w:unhideWhenUsed/>
    <w:rsid w:val="00AE009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009A"/>
  </w:style>
  <w:style w:type="character" w:customStyle="1" w:styleId="Heading2Char">
    <w:name w:val="Heading 2 Char"/>
    <w:basedOn w:val="DefaultParagraphFont"/>
    <w:link w:val="Heading2"/>
    <w:uiPriority w:val="9"/>
    <w:rsid w:val="0049086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40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4027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rsid w:val="00934027"/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TOCHeading">
    <w:name w:val="TOC Heading"/>
    <w:basedOn w:val="Heading1"/>
    <w:next w:val="Normal"/>
    <w:uiPriority w:val="39"/>
    <w:unhideWhenUsed/>
    <w:qFormat/>
    <w:rsid w:val="00B53CF8"/>
    <w:pPr>
      <w:keepNext/>
      <w:keepLines/>
      <w:widowControl/>
      <w:autoSpaceDE/>
      <w:autoSpaceDN/>
      <w:spacing w:before="480" w:line="276" w:lineRule="auto"/>
      <w:ind w:left="0"/>
      <w:outlineLvl w:val="9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8B48AE"/>
    <w:pPr>
      <w:tabs>
        <w:tab w:val="left" w:leader="dot" w:pos="7655"/>
        <w:tab w:val="left" w:leader="dot" w:pos="7932"/>
      </w:tabs>
      <w:spacing w:after="100"/>
    </w:pPr>
    <w:rPr>
      <w:rFonts w:cs="Times New Roman"/>
      <w:b/>
      <w:bCs/>
      <w:noProof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C844A7"/>
    <w:pPr>
      <w:tabs>
        <w:tab w:val="left" w:leader="dot" w:pos="7655"/>
        <w:tab w:val="right" w:leader="dot" w:pos="7931"/>
      </w:tabs>
      <w:spacing w:after="100"/>
      <w:ind w:left="221"/>
    </w:pPr>
  </w:style>
  <w:style w:type="paragraph" w:styleId="TOC3">
    <w:name w:val="toc 3"/>
    <w:basedOn w:val="Normal"/>
    <w:next w:val="Normal"/>
    <w:autoRedefine/>
    <w:uiPriority w:val="39"/>
    <w:unhideWhenUsed/>
    <w:rsid w:val="00AC20DE"/>
    <w:pPr>
      <w:tabs>
        <w:tab w:val="left" w:leader="dot" w:pos="7655"/>
        <w:tab w:val="right" w:leader="dot" w:pos="7931"/>
      </w:tabs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B53CF8"/>
    <w:rPr>
      <w:color w:val="0563C1" w:themeColor="hyperlink"/>
      <w:u w:val="single"/>
    </w:rPr>
  </w:style>
  <w:style w:type="character" w:customStyle="1" w:styleId="ListParagraphChar">
    <w:name w:val="List Paragraph Char"/>
    <w:aliases w:val="Body of text Char,kepala 1 Char,Body of text1 Char,Body of text2 Char,Body of text3 Char,Body of text4 Char,List Paragraph12 Char,Body of textCxSp Char,Body of text5 Char,Body of text6 Char,Body of text7 Char,Body of text8 Char"/>
    <w:basedOn w:val="DefaultParagraphFont"/>
    <w:link w:val="ListParagraph"/>
    <w:uiPriority w:val="34"/>
    <w:qFormat/>
    <w:locked/>
    <w:rsid w:val="00FA29E1"/>
  </w:style>
  <w:style w:type="paragraph" w:styleId="NormalWeb">
    <w:name w:val="Normal (Web)"/>
    <w:basedOn w:val="Normal"/>
    <w:uiPriority w:val="99"/>
    <w:unhideWhenUsed/>
    <w:rsid w:val="00460939"/>
    <w:pPr>
      <w:spacing w:before="100" w:beforeAutospacing="1" w:after="100" w:afterAutospacing="1" w:line="240" w:lineRule="auto"/>
    </w:pPr>
    <w:rPr>
      <w:rFonts w:eastAsia="Times New Roman" w:cs="Times New Roman"/>
      <w:kern w:val="0"/>
      <w:szCs w:val="24"/>
      <w14:ligatures w14:val="none"/>
    </w:rPr>
  </w:style>
  <w:style w:type="character" w:styleId="Emphasis">
    <w:name w:val="Emphasis"/>
    <w:basedOn w:val="DefaultParagraphFont"/>
    <w:uiPriority w:val="20"/>
    <w:qFormat/>
    <w:rsid w:val="00D548CC"/>
    <w:rPr>
      <w:i/>
      <w:iCs/>
    </w:rPr>
  </w:style>
  <w:style w:type="table" w:customStyle="1" w:styleId="TableGrid0">
    <w:name w:val="TableGrid"/>
    <w:rsid w:val="00E53A87"/>
    <w:pPr>
      <w:spacing w:after="0" w:line="240" w:lineRule="auto"/>
    </w:pPr>
    <w:rPr>
      <w:rFonts w:eastAsiaTheme="minorEastAsia"/>
      <w:sz w:val="24"/>
      <w:szCs w:val="24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D103EB"/>
    <w:pPr>
      <w:widowControl w:val="0"/>
      <w:autoSpaceDE w:val="0"/>
      <w:autoSpaceDN w:val="0"/>
      <w:spacing w:after="0" w:line="240" w:lineRule="auto"/>
      <w:ind w:left="107"/>
    </w:pPr>
    <w:rPr>
      <w:rFonts w:eastAsia="Times New Roman" w:cs="Times New Roman"/>
      <w:kern w:val="0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rsid w:val="008D709D"/>
    <w:rPr>
      <w:rFonts w:ascii="Times New Roman" w:eastAsia="Times New Roman" w:hAnsi="Times New Roman" w:cs="Times New Roman"/>
      <w:b/>
      <w:color w:val="1F2023"/>
      <w:sz w:val="28"/>
      <w:szCs w:val="24"/>
    </w:rPr>
  </w:style>
  <w:style w:type="paragraph" w:styleId="Title">
    <w:name w:val="Title"/>
    <w:basedOn w:val="Normal"/>
    <w:link w:val="TitleChar"/>
    <w:uiPriority w:val="10"/>
    <w:qFormat/>
    <w:rsid w:val="00F34C21"/>
    <w:pPr>
      <w:widowControl w:val="0"/>
      <w:autoSpaceDE w:val="0"/>
      <w:autoSpaceDN w:val="0"/>
      <w:spacing w:after="0" w:line="240" w:lineRule="auto"/>
      <w:ind w:left="80"/>
    </w:pPr>
    <w:rPr>
      <w:rFonts w:eastAsia="Times New Roman" w:cs="Times New Roman"/>
      <w:kern w:val="0"/>
      <w14:ligatures w14:val="none"/>
    </w:rPr>
  </w:style>
  <w:style w:type="character" w:customStyle="1" w:styleId="TitleChar">
    <w:name w:val="Title Char"/>
    <w:basedOn w:val="DefaultParagraphFont"/>
    <w:link w:val="Title"/>
    <w:uiPriority w:val="10"/>
    <w:rsid w:val="00F34C21"/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C4C8E"/>
    <w:rPr>
      <w:color w:val="605E5C"/>
      <w:shd w:val="clear" w:color="auto" w:fill="E1DFDD"/>
    </w:rPr>
  </w:style>
  <w:style w:type="paragraph" w:styleId="TOC4">
    <w:name w:val="toc 4"/>
    <w:basedOn w:val="Normal"/>
    <w:next w:val="Normal"/>
    <w:autoRedefine/>
    <w:uiPriority w:val="39"/>
    <w:unhideWhenUsed/>
    <w:rsid w:val="00537F13"/>
    <w:pPr>
      <w:spacing w:after="100" w:line="278" w:lineRule="auto"/>
      <w:ind w:left="720"/>
    </w:pPr>
    <w:rPr>
      <w:rFonts w:eastAsiaTheme="minorEastAsia"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537F13"/>
    <w:pPr>
      <w:spacing w:after="100" w:line="278" w:lineRule="auto"/>
      <w:ind w:left="960"/>
    </w:pPr>
    <w:rPr>
      <w:rFonts w:eastAsiaTheme="minorEastAsia"/>
      <w:szCs w:val="24"/>
    </w:rPr>
  </w:style>
  <w:style w:type="paragraph" w:styleId="TOC6">
    <w:name w:val="toc 6"/>
    <w:basedOn w:val="Normal"/>
    <w:next w:val="Normal"/>
    <w:autoRedefine/>
    <w:uiPriority w:val="39"/>
    <w:unhideWhenUsed/>
    <w:rsid w:val="00537F13"/>
    <w:pPr>
      <w:spacing w:after="100" w:line="278" w:lineRule="auto"/>
      <w:ind w:left="1200"/>
    </w:pPr>
    <w:rPr>
      <w:rFonts w:eastAsiaTheme="minorEastAsia"/>
      <w:szCs w:val="24"/>
    </w:rPr>
  </w:style>
  <w:style w:type="paragraph" w:styleId="TOC7">
    <w:name w:val="toc 7"/>
    <w:basedOn w:val="Normal"/>
    <w:next w:val="Normal"/>
    <w:autoRedefine/>
    <w:uiPriority w:val="39"/>
    <w:unhideWhenUsed/>
    <w:rsid w:val="00537F13"/>
    <w:pPr>
      <w:spacing w:after="100" w:line="278" w:lineRule="auto"/>
      <w:ind w:left="1440"/>
    </w:pPr>
    <w:rPr>
      <w:rFonts w:eastAsiaTheme="minorEastAsia"/>
      <w:szCs w:val="24"/>
    </w:rPr>
  </w:style>
  <w:style w:type="paragraph" w:styleId="TOC8">
    <w:name w:val="toc 8"/>
    <w:basedOn w:val="Normal"/>
    <w:next w:val="Normal"/>
    <w:autoRedefine/>
    <w:uiPriority w:val="39"/>
    <w:unhideWhenUsed/>
    <w:rsid w:val="00537F13"/>
    <w:pPr>
      <w:spacing w:after="100" w:line="278" w:lineRule="auto"/>
      <w:ind w:left="1680"/>
    </w:pPr>
    <w:rPr>
      <w:rFonts w:eastAsiaTheme="minorEastAsia"/>
      <w:szCs w:val="24"/>
    </w:rPr>
  </w:style>
  <w:style w:type="paragraph" w:styleId="TOC9">
    <w:name w:val="toc 9"/>
    <w:basedOn w:val="Normal"/>
    <w:next w:val="Normal"/>
    <w:autoRedefine/>
    <w:uiPriority w:val="39"/>
    <w:unhideWhenUsed/>
    <w:rsid w:val="00537F13"/>
    <w:pPr>
      <w:spacing w:after="100" w:line="278" w:lineRule="auto"/>
      <w:ind w:left="1920"/>
    </w:pPr>
    <w:rPr>
      <w:rFonts w:eastAsiaTheme="minorEastAsia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4741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4741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4741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005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78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59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98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15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94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5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6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86F425-F836-42B3-AEF1-1DB1C8B328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831</Words>
  <Characters>4741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erina Febrional</dc:creator>
  <cp:lastModifiedBy>Microsoft account</cp:lastModifiedBy>
  <cp:revision>2</cp:revision>
  <cp:lastPrinted>2025-09-14T04:49:00Z</cp:lastPrinted>
  <dcterms:created xsi:type="dcterms:W3CDTF">2025-09-23T07:35:00Z</dcterms:created>
  <dcterms:modified xsi:type="dcterms:W3CDTF">2025-09-23T07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cdf8198-c42f-38b3-8174-6a71cd975ea2</vt:lpwstr>
  </property>
  <property fmtid="{D5CDD505-2E9C-101B-9397-08002B2CF9AE}" pid="24" name="Mendeley Citation Style_1">
    <vt:lpwstr>http://www.zotero.org/styles/apa</vt:lpwstr>
  </property>
</Properties>
</file>